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6515E" w14:textId="77777777" w:rsidR="00725672" w:rsidRDefault="00725672" w:rsidP="00725672">
      <w:pPr>
        <w:rPr>
          <w:rFonts w:ascii="Times New Roman" w:hAnsi="Times New Roman"/>
        </w:rPr>
      </w:pPr>
    </w:p>
    <w:p w14:paraId="31BE4F30" w14:textId="476252C9" w:rsidR="00C5195D" w:rsidRDefault="00EE1D21" w:rsidP="00725672">
      <w:pPr>
        <w:pStyle w:val="Title"/>
      </w:pPr>
      <w:r>
        <w:t>Testing for genetic interactions with imperfect information about additive causal effects</w:t>
      </w:r>
    </w:p>
    <w:p w14:paraId="197CF3DE" w14:textId="611D07DF" w:rsidR="0087352A" w:rsidRDefault="0087352A" w:rsidP="00574337">
      <w:pPr>
        <w:pStyle w:val="BodyText"/>
      </w:pPr>
      <w:bookmarkStart w:id="0" w:name="abstract"/>
      <w:r w:rsidRPr="0087352A">
        <w:t>Gibran Hemani</w:t>
      </w:r>
      <w:r>
        <w:rPr>
          <w:vertAlign w:val="superscript"/>
        </w:rPr>
        <w:t>1,</w:t>
      </w:r>
      <w:r w:rsidRPr="0087352A">
        <w:t>*, Joseph E. Powell</w:t>
      </w:r>
      <w:r>
        <w:rPr>
          <w:vertAlign w:val="superscript"/>
        </w:rPr>
        <w:t>2,3,</w:t>
      </w:r>
      <w:r w:rsidRPr="0087352A">
        <w:t>*, Huanwei Wang</w:t>
      </w:r>
      <w:r>
        <w:rPr>
          <w:vertAlign w:val="superscript"/>
        </w:rPr>
        <w:t>4</w:t>
      </w:r>
      <w:r w:rsidRPr="0087352A">
        <w:t>, Konstantin Shakhbazov, Harm-Jan Westra</w:t>
      </w:r>
      <w:r>
        <w:rPr>
          <w:vertAlign w:val="superscript"/>
        </w:rPr>
        <w:t>5</w:t>
      </w:r>
      <w:r w:rsidRPr="0087352A">
        <w:t>, Tonu Esko</w:t>
      </w:r>
      <w:r>
        <w:rPr>
          <w:vertAlign w:val="superscript"/>
        </w:rPr>
        <w:t>6,7,8</w:t>
      </w:r>
      <w:r w:rsidRPr="0087352A">
        <w:t>, Anjali K. Henders</w:t>
      </w:r>
      <w:r>
        <w:rPr>
          <w:vertAlign w:val="superscript"/>
        </w:rPr>
        <w:t>9</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r w:rsidRPr="005727FA">
        <w:rPr>
          <w:lang w:val="en-GB"/>
        </w:rPr>
        <w:t>Garvan-Weizmann Centre for Cellular Genomics, Garvan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Department of Genetics, University Medical Center Groningen, University of Groningen, Hanzeplein 1, 9700 RB Groningen, The Netherlands.</w:t>
      </w:r>
    </w:p>
    <w:p w14:paraId="7FDB3597" w14:textId="77777777" w:rsidR="0087352A" w:rsidRDefault="0087352A" w:rsidP="0087352A">
      <w:pPr>
        <w:pStyle w:val="BodyText"/>
        <w:numPr>
          <w:ilvl w:val="0"/>
          <w:numId w:val="2"/>
        </w:numPr>
        <w:rPr>
          <w:lang w:val="en-GB"/>
        </w:rPr>
      </w:pPr>
      <w:r w:rsidRPr="0087352A">
        <w:rPr>
          <w:lang w:val="en-GB"/>
        </w:rPr>
        <w:t>Estonian Genome Center,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p w14:paraId="714DC91A" w14:textId="171ED8C4" w:rsidR="00C5195D" w:rsidRDefault="00EE1D21">
      <w:pPr>
        <w:pStyle w:val="Heading2"/>
      </w:pPr>
      <w:r>
        <w:lastRenderedPageBreak/>
        <w:t>Abstract</w:t>
      </w:r>
      <w:bookmarkEnd w:id="0"/>
    </w:p>
    <w:p w14:paraId="5028D538" w14:textId="385D8C77"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r w:rsidR="005E019F">
        <w:t xml:space="preserve"> </w:t>
      </w:r>
      <w:r w:rsidR="005E019F">
        <w:rPr>
          <w:rFonts w:eastAsiaTheme="minorHAnsi"/>
        </w:rPr>
        <w:t xml:space="preserve">statistical </w:t>
      </w:r>
      <w:r>
        <w:t>test that evaluates if</w:t>
      </w:r>
      <w:r w:rsidR="00F46020">
        <w:t xml:space="preserve"> a model with</w:t>
      </w:r>
      <w:r>
        <w:t xml:space="preserve"> the interaction terms explain more</w:t>
      </w:r>
      <w:r w:rsidR="00F46020">
        <w:t xml:space="preserve"> </w:t>
      </w:r>
      <w:r w:rsidR="009654A9">
        <w:t xml:space="preserve">phenotypic </w:t>
      </w:r>
      <w:r w:rsidR="00F46020">
        <w:t>variance</w:t>
      </w:r>
      <w:r>
        <w:t xml:space="preserve"> than </w:t>
      </w:r>
      <w:r w:rsidR="00F46020">
        <w:t xml:space="preserve">that with </w:t>
      </w:r>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r w:rsidR="00F46020">
        <w:t xml:space="preserve"> in both discovery and replication data sets</w:t>
      </w:r>
      <w:r>
        <w:t xml:space="preserve">, and that without sequence level data and assumptions of </w:t>
      </w:r>
      <w:r w:rsidR="009A127E">
        <w:t xml:space="preserve">homogenous </w:t>
      </w:r>
      <w:r>
        <w:t>additive effects</w:t>
      </w:r>
      <w:r w:rsidR="009840E7">
        <w:t xml:space="preserve"> across individuals</w:t>
      </w:r>
      <w:r>
        <w:t xml:space="preserve"> being met, the problems are difficult to guard against.</w:t>
      </w:r>
    </w:p>
    <w:p w14:paraId="4988990A" w14:textId="77777777" w:rsidR="00C5195D" w:rsidRDefault="00EE1D21">
      <w:pPr>
        <w:pStyle w:val="Heading2"/>
      </w:pPr>
      <w:bookmarkStart w:id="1" w:name="introduction"/>
      <w:r>
        <w:t>Introduction</w:t>
      </w:r>
      <w:bookmarkEnd w:id="1"/>
    </w:p>
    <w:p w14:paraId="1863EA5B" w14:textId="2A01B602"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This phenomenon is referred to as </w:t>
      </w:r>
      <w:r>
        <w:t>genetic interaction or epistasis. Knowledge of epistatic influences on complex traits may inform biological understanding of their aetiology,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w:t>
      </w:r>
      <w:r w:rsidR="009A127E">
        <w:fldChar w:fldCharType="begin" w:fldLock="1"/>
      </w:r>
      <w:r w:rsidR="0087352A">
        <w:instrText>ADDIN CSL_CITATION {"citationItems":[{"id":"ITEM-1","itemData":{"DOI":"10.1038/nature11867","ISSN":"0028-0836","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d":{"date-parts":[["2013","2","3"]]},"page":"234-237","title":"Finding the sources of missing heritability in a yeast cross","type":"article-journal","volume":"494"},"uris":["http://www.mendeley.com/documents/?uuid=1d7f2bc6-505b-4979-ae97-6ab0b6b439df"]}],"mendeley":{"formattedCitation":"&lt;sup&gt;5&lt;/sup&gt;","plainTextFormattedCitation":"5","previouslyFormattedCitation":"&lt;sup&gt;5&lt;/sup&gt;"},"properties":{"noteIndex":0},"schema":"https://github.com/citation-style-language/schema/raw/master/csl-citation.json"}</w:instrText>
      </w:r>
      <w:r w:rsidR="009A127E">
        <w:fldChar w:fldCharType="separate"/>
      </w:r>
      <w:r w:rsidR="009A127E" w:rsidRPr="009A127E">
        <w:rPr>
          <w:noProof/>
          <w:vertAlign w:val="superscript"/>
        </w:rPr>
        <w:t>5</w:t>
      </w:r>
      <w:r w:rsidR="009A127E">
        <w:fldChar w:fldCharType="end"/>
      </w:r>
      <w:r>
        <w:t>,</w:t>
      </w:r>
      <w:r w:rsidR="00923A73">
        <w:t xml:space="preserve"> broad</w:t>
      </w:r>
      <w:r w:rsidR="00F14DBD">
        <w:t>-</w:t>
      </w:r>
      <w:r w:rsidR="00923A73">
        <w:t>sense</w:t>
      </w:r>
      <w:r>
        <w:t xml:space="preserve"> heritability is not </w:t>
      </w:r>
      <w:r w:rsidR="00344582">
        <w:t xml:space="preserve">easy </w:t>
      </w:r>
      <w:r w:rsidR="00923A73">
        <w:t xml:space="preserve">to </w:t>
      </w:r>
      <w:r>
        <w:t>estima</w:t>
      </w:r>
      <w:r w:rsidR="00923A73">
        <w:t>te</w:t>
      </w:r>
      <w:r>
        <w:t xml:space="preserve"> where the non-additive </w:t>
      </w:r>
      <w:r w:rsidR="009D6954">
        <w:t xml:space="preserve">variance </w:t>
      </w:r>
      <w:r>
        <w:t xml:space="preserve">components </w:t>
      </w:r>
      <w:r w:rsidR="009D6954">
        <w:t xml:space="preserve">can </w:t>
      </w:r>
      <w:r>
        <w:t>be captured and decomposed</w:t>
      </w:r>
      <w:r>
        <w:fldChar w:fldCharType="begin" w:fldLock="1"/>
      </w:r>
      <w:r w:rsidR="008735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6&lt;/sup&gt;","plainTextFormattedCitation":"6","previouslyFormattedCitation":"&lt;sup&gt;6&lt;/sup&gt;"},"properties":{"noteIndex":0},"schema":"https://github.com/citation-style-language/schema/raw/master/csl-citation.json"}</w:instrText>
      </w:r>
      <w:r>
        <w:fldChar w:fldCharType="separate"/>
      </w:r>
      <w:r w:rsidR="009A127E" w:rsidRPr="009A127E">
        <w:rPr>
          <w:noProof/>
          <w:vertAlign w:val="superscript"/>
        </w:rPr>
        <w:t>6</w:t>
      </w:r>
      <w:r>
        <w:fldChar w:fldCharType="end"/>
      </w:r>
      <w:r>
        <w:t>. Instead, researchers have sought to detect interacting genetic loci through association analyses to report instances of epistatic influences on complex traits.</w:t>
      </w:r>
    </w:p>
    <w:p w14:paraId="4C2250BE" w14:textId="75D3128E"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rsidR="00344582">
        <w:t xml:space="preserve"> attempted to be rigorous, using </w:t>
      </w:r>
      <w:r w:rsidR="005B7894">
        <w:t xml:space="preserve">a classical statistical test for epistasis and setting </w:t>
      </w:r>
      <w:r w:rsidR="00344582">
        <w:t xml:space="preserve">strict </w:t>
      </w:r>
      <w:r w:rsidR="005B7894">
        <w:t xml:space="preserve">significance </w:t>
      </w:r>
      <w:r w:rsidR="00344582">
        <w:t>thresholds for discovery and replication</w:t>
      </w:r>
      <w:r>
        <w:t>.</w:t>
      </w:r>
      <w:r w:rsidR="00344582">
        <w:t xml:space="preserve"> In that study we reported discovery of genetic interactions influencing gene expression levels, and replication in independent datasets, but since then doubt has been cast on even these findings</w:t>
      </w:r>
      <w:r w:rsidR="00344582">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id":"ITEM-2","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2","issue":"7520","issued":{"date-parts":[["2014"]]},"page":"E5","publisher":"NIH Public Access","title":"Another Explanation for Apparent Epistasis","type":"article-journal","volume":"514"},"uris":["http://www.mendeley.com/documents/?uuid=cc477bba-96b2-4423-819c-649a994c0e68"]}],"mendeley":{"formattedCitation":"&lt;sup&gt;7,8&lt;/sup&gt;","plainTextFormattedCitation":"7,8","previouslyFormattedCitation":"&lt;sup&gt;7,8&lt;/sup&gt;"},"properties":{"noteIndex":0},"schema":"https://github.com/citation-style-language/schema/raw/master/csl-citation.json"}</w:instrText>
      </w:r>
      <w:r w:rsidR="00344582">
        <w:fldChar w:fldCharType="separate"/>
      </w:r>
      <w:r w:rsidR="009A127E" w:rsidRPr="009A127E">
        <w:rPr>
          <w:noProof/>
          <w:vertAlign w:val="superscript"/>
        </w:rPr>
        <w:t>7,8</w:t>
      </w:r>
      <w:r w:rsidR="00344582">
        <w:fldChar w:fldCharType="end"/>
      </w:r>
      <w:r w:rsidR="00344582">
        <w:t>.</w:t>
      </w:r>
      <w:r>
        <w:t xml:space="preserve">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2" w:name="X013edf3e6f690c91796e735bd6559a8c4fd0a4b"/>
      <w:r>
        <w:t xml:space="preserve">The </w:t>
      </w:r>
      <w:r w:rsidR="00C1042A">
        <w:t xml:space="preserve">traditional </w:t>
      </w:r>
      <w:r>
        <w:t>statistical test for 2-locus genetic interactions</w:t>
      </w:r>
      <w:bookmarkEnd w:id="2"/>
    </w:p>
    <w:p w14:paraId="66C530CF" w14:textId="3D7BD310"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d.f.)</w:t>
      </w:r>
      <w:r>
        <w:t xml:space="preserve">, and if the causal variants are not available in the data then loss of signal with decaying </w:t>
      </w:r>
      <w:r w:rsidR="00C303BB">
        <w:t xml:space="preserve">linkage </w:t>
      </w:r>
      <w:r w:rsidR="00C303BB">
        <w:lastRenderedPageBreak/>
        <w:t>disequilibrium (</w:t>
      </w:r>
      <w:r>
        <w:t>LD</w:t>
      </w:r>
      <w:r w:rsidR="00C303BB">
        <w:t>)</w:t>
      </w:r>
      <w:r>
        <w:t xml:space="preserve"> between the causal variant and the observed variant is squared or quadratic, in comparison to a linear loss for additive effects</w:t>
      </w:r>
      <w:r>
        <w:fldChar w:fldCharType="begin" w:fldLock="1"/>
      </w:r>
      <w:r w:rsidR="0087352A">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9&lt;/sup&gt;","plainTextFormattedCitation":"9","previouslyFormattedCitation":"&lt;sup&gt;9&lt;/sup&gt;"},"properties":{"noteIndex":0},"schema":"https://github.com/citation-style-language/schema/raw/master/csl-citation.json"}</w:instrText>
      </w:r>
      <w:r>
        <w:fldChar w:fldCharType="separate"/>
      </w:r>
      <w:r w:rsidR="009A127E" w:rsidRPr="009A127E">
        <w:rPr>
          <w:noProof/>
          <w:vertAlign w:val="superscript"/>
        </w:rPr>
        <w:t>9</w:t>
      </w:r>
      <w:r>
        <w:fldChar w:fldCharType="end"/>
      </w:r>
      <w:r>
        <w:t xml:space="preserve">. Second, the </w:t>
      </w:r>
      <w:r w:rsidR="009A127E">
        <w:t xml:space="preserve">feature </w:t>
      </w:r>
      <w:r>
        <w:t>space for two-locus epistasis is O(m</w:t>
      </w:r>
      <w:r>
        <w:rPr>
          <w:vertAlign w:val="superscript"/>
        </w:rPr>
        <w:t>2</w:t>
      </w:r>
      <w:r>
        <w:t>)</w:t>
      </w:r>
      <w:r w:rsidR="00344582">
        <w:t>, where m is the number of markers being tested</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67C82870" w:rsidR="00C5195D" w:rsidRDefault="00C1042A">
      <w:pPr>
        <w:pStyle w:val="BodyText"/>
      </w:pPr>
      <w:r>
        <w:t>M</w:t>
      </w:r>
      <w:r w:rsidR="00EE1D21">
        <w:t>any methods exist that attempt to circumvent these problems</w:t>
      </w:r>
      <w:r w:rsidR="003B7E04">
        <w:fldChar w:fldCharType="begin" w:fldLock="1"/>
      </w:r>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r w:rsidR="003B7E04">
        <w:fldChar w:fldCharType="end"/>
      </w:r>
      <w:r>
        <w:t>.</w:t>
      </w:r>
      <w:r w:rsidR="00EE1D21">
        <w:t xml:space="preserve"> </w:t>
      </w:r>
      <w:r>
        <w:t>O</w:t>
      </w:r>
      <w:r w:rsidR="00EE1D21">
        <w:t>ne analytical strategy has been to bypass statistical power issues by selecting traits to analyse that are likely to have some large effects. In such traits, genetic perturbation could have a more proximal effect in comparison to complex diseases. Recent studies have focused efforts on analysing gene expression levels for epistatic interactions partly for this reason</w:t>
      </w:r>
      <w:r w:rsidR="0019498E">
        <w:fldChar w:fldCharType="begin" w:fldLock="1"/>
      </w:r>
      <w:r w:rsidR="008735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10&lt;/sup&gt;","plainTextFormattedCitation":"4,10","previouslyFormattedCitation":"&lt;sup&gt;4,10&lt;/sup&gt;"},"properties":{"noteIndex":0},"schema":"https://github.com/citation-style-language/schema/raw/master/csl-citation.json"}</w:instrText>
      </w:r>
      <w:r w:rsidR="0019498E">
        <w:fldChar w:fldCharType="separate"/>
      </w:r>
      <w:r w:rsidR="009A127E" w:rsidRPr="009A127E">
        <w:rPr>
          <w:noProof/>
          <w:vertAlign w:val="superscript"/>
        </w:rPr>
        <w:t>4,10</w:t>
      </w:r>
      <w:r w:rsidR="0019498E">
        <w:fldChar w:fldCharType="end"/>
      </w:r>
      <w:r w:rsidR="00EE1D21">
        <w:t xml:space="preserve">. In </w:t>
      </w:r>
      <w:r w:rsidR="00E51C13">
        <w:t xml:space="preserve">Hemani et al 2014 </w:t>
      </w:r>
      <w:r w:rsidR="00EE1D21">
        <w:t>a brute</w:t>
      </w:r>
      <w:r w:rsidR="00321EA1">
        <w:t>-</w:t>
      </w:r>
      <w:r w:rsidR="00EE1D21">
        <w:t xml:space="preserve">force search strategy was performed, applying a </w:t>
      </w:r>
      <w:r w:rsidR="00C303BB">
        <w:t>4</w:t>
      </w:r>
      <w:r w:rsidR="00EE1D21">
        <w:t xml:space="preserve"> d.f. linear model</w:t>
      </w:r>
      <w:r w:rsidR="00CE14E1">
        <w:t xml:space="preserve"> test</w:t>
      </w:r>
      <w:r w:rsidR="00EE1D21">
        <w:t xml:space="preserve"> for each pairwise combination of 528,509 genotyped autosomal single nucleotide polymorphisms (SNPs) </w:t>
      </w:r>
      <w:r w:rsidR="00205D95">
        <w:t xml:space="preserve">for </w:t>
      </w:r>
      <w:r w:rsidR="00EE1D21">
        <w:t xml:space="preserve">each of 7,339 gene expression levels. The statistical test </w:t>
      </w:r>
      <w:r w:rsidR="00C303BB">
        <w:t>attempted</w:t>
      </w:r>
      <w:r w:rsidR="00EE1D21">
        <w:t xml:space="preserve"> to capture any joint effect of two independent variants that was not explained by the marginal additive or dominance effect of either of the variants</w:t>
      </w:r>
      <w:r w:rsidR="0019498E">
        <w:fldChar w:fldCharType="begin" w:fldLock="1"/>
      </w:r>
      <w:r w:rsidR="0087352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1&lt;/sup&gt;","plainTextFormattedCitation":"11","previouslyFormattedCitation":"&lt;sup&gt;11&lt;/sup&gt;"},"properties":{"noteIndex":0},"schema":"https://github.com/citation-style-language/schema/raw/master/csl-citation.json"}</w:instrText>
      </w:r>
      <w:r w:rsidR="0019498E">
        <w:fldChar w:fldCharType="separate"/>
      </w:r>
      <w:r w:rsidR="009A127E" w:rsidRPr="009A127E">
        <w:rPr>
          <w:noProof/>
          <w:vertAlign w:val="superscript"/>
        </w:rPr>
        <w:t>11</w:t>
      </w:r>
      <w:r w:rsidR="0019498E">
        <w:fldChar w:fldCharType="end"/>
      </w:r>
      <w:r w:rsidR="003B5002">
        <w:t>:</w:t>
      </w:r>
    </w:p>
    <w:p w14:paraId="1646372C" w14:textId="15583A79" w:rsidR="00C5195D" w:rsidRDefault="00A46AA5">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51A52BBC" w:rsidR="00C5195D" w:rsidRPr="006C6F69" w:rsidRDefault="003B5002" w:rsidP="006C6F69">
      <w:pPr>
        <w:spacing w:after="0"/>
        <w:rPr>
          <w:rFonts w:ascii="Times New Roman" w:eastAsia="Times New Roman" w:hAnsi="Times New Roman" w:cs="Times New Roman"/>
          <w:lang w:val="en-GB" w:eastAsia="en-GB"/>
        </w:rPr>
      </w:pPr>
      <w:r w:rsidRPr="006C6F69">
        <w:t xml:space="preserve">where µ is the phenotype mean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oMath>
      <w:r w:rsidRPr="006C6F69">
        <w:t xml:space="preserve"> is the</w:t>
      </w:r>
      <w:r w:rsidR="00CE14E1">
        <w:t xml:space="preserve"> phenotypic mean of</w:t>
      </w:r>
      <w:r w:rsidRPr="006C6F69">
        <w:t xml:space="preserve"> pairwise genotype class 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6C6F69">
        <w:t xml:space="preserve"> is the marginal phenotypic class mean for genotype</w:t>
      </w:r>
      <w:r w:rsidR="00205D95">
        <w:t xml:space="preserve"> </w:t>
      </w:r>
      <m:oMath>
        <m:r>
          <w:rPr>
            <w:rFonts w:ascii="Cambria Math" w:hAnsi="Cambria Math"/>
          </w:rPr>
          <m:t>i</m:t>
        </m:r>
      </m:oMath>
      <w:r w:rsidR="00205D95" w:rsidRPr="006C6F69">
        <w:t xml:space="preserve"> at locus</w:t>
      </w:r>
      <w:r w:rsidRPr="006C6F69">
        <w:t xml:space="preserve"> A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6C6F69">
        <w:t xml:space="preserve"> is the marginal phenotypic class mean for genotype</w:t>
      </w:r>
      <w:r w:rsidR="00205D95">
        <w:t xml:space="preserve"> </w:t>
      </w:r>
      <m:oMath>
        <m:r>
          <w:rPr>
            <w:rFonts w:ascii="Cambria Math" w:hAnsi="Cambria Math"/>
          </w:rPr>
          <m:t>j</m:t>
        </m:r>
      </m:oMath>
      <w:r w:rsidR="00205D95" w:rsidRPr="006C6F69">
        <w:t xml:space="preserve"> at locus</w:t>
      </w:r>
      <w:r w:rsidRPr="006C6F69">
        <w:t xml:space="preserve"> B.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w:t>
      </w:r>
      <w:r w:rsidR="00A23F47">
        <w:t>assessed</w:t>
      </w:r>
      <w:r w:rsidR="00EE1D21" w:rsidRPr="00F661B2">
        <w:t xml:space="preserve"> in the interaction term. This effect decomposition is fundamental to basic quantitative genetic theory</w:t>
      </w:r>
      <w:r w:rsidR="0019498E" w:rsidRPr="0072243F">
        <w:fldChar w:fldCharType="begin" w:fldLock="1"/>
      </w:r>
      <w:r w:rsidR="0087352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2&lt;/sup&gt;","plainTextFormattedCitation":"12","previouslyFormattedCitation":"&lt;sup&gt;12&lt;/sup&gt;"},"properties":{"noteIndex":0},"schema":"https://github.com/citation-style-language/schema/raw/master/csl-citation.json"}</w:instrText>
      </w:r>
      <w:r w:rsidR="0019498E" w:rsidRPr="0072243F">
        <w:fldChar w:fldCharType="separate"/>
      </w:r>
      <w:r w:rsidR="009A127E" w:rsidRPr="009A127E">
        <w:rPr>
          <w:noProof/>
          <w:vertAlign w:val="superscript"/>
        </w:rPr>
        <w:t>12</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7352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3&lt;/sup&gt;","plainTextFormattedCitation":"2,13","previouslyFormattedCitation":"&lt;sup&gt;2,13&lt;/sup&gt;"},"properties":{"noteIndex":0},"schema":"https://github.com/citation-style-language/schema/raw/master/csl-citation.json"}</w:instrText>
      </w:r>
      <w:r w:rsidR="0019498E">
        <w:fldChar w:fldCharType="separate"/>
      </w:r>
      <w:r w:rsidR="009A127E" w:rsidRPr="009A127E">
        <w:rPr>
          <w:noProof/>
          <w:vertAlign w:val="superscript"/>
        </w:rPr>
        <w:t>2,13</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t xml:space="preserve"> assuming individuals are present in all pairwise genotype classes</w:t>
      </w:r>
      <w:r w:rsidR="00EE1D21">
        <w:t xml:space="preserve">. A simpler variation is to parameterise the interaction term to include only the additive </w:t>
      </w:r>
      <w:r w:rsidR="00C303BB">
        <w:t>by</w:t>
      </w:r>
      <w:r w:rsidR="00EE1D21">
        <w:t xml:space="preserve"> additive</w:t>
      </w:r>
      <w:r w:rsidR="00E51C13">
        <w:t xml:space="preserve"> term</w:t>
      </w:r>
      <w:r w:rsidR="00EE1D21">
        <w:t>, though what follows in this paper applies to that approach also.</w:t>
      </w:r>
    </w:p>
    <w:p w14:paraId="2DDBED90" w14:textId="5B002A17" w:rsidR="00C5195D" w:rsidRDefault="00EE1D21">
      <w:pPr>
        <w:pStyle w:val="BodyText"/>
      </w:pPr>
      <w:r>
        <w:t xml:space="preserve">The 4 d.f. method was used in </w:t>
      </w:r>
      <w:r w:rsidR="00E51C13">
        <w:t xml:space="preserve">Hemani et al 2014 </w:t>
      </w:r>
      <w:r>
        <w:t xml:space="preserve">with a sample of 846 individuals, </w:t>
      </w:r>
      <w:r w:rsidR="00B85E85">
        <w:t xml:space="preserve">which </w:t>
      </w:r>
      <w:r>
        <w:t xml:space="preserve">yielded 501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w:t>
      </w:r>
      <w:r w:rsidR="003B5002">
        <w:t>, using them as examples to explore issues with the test statistic</w:t>
      </w:r>
      <w:r w:rsidR="00E51C13">
        <w:t xml:space="preserve">.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3" w:name="X0871c0ac9212822377203a13c8a93d25fd58c38"/>
      <w:r>
        <w:lastRenderedPageBreak/>
        <w:t>A summary of the problems with the original findings</w:t>
      </w:r>
      <w:bookmarkEnd w:id="3"/>
    </w:p>
    <w:p w14:paraId="433BAF9C" w14:textId="488BB4B9" w:rsidR="00C5195D" w:rsidRDefault="00EE1D21">
      <w:pPr>
        <w:pStyle w:val="FirstParagraph"/>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7&lt;/sup&gt;","plainTextFormattedCitation":"7","previouslyFormattedCitation":"&lt;sup&gt;7&lt;/sup&gt;"},"properties":{"noteIndex":0},"schema":"https://github.com/citation-style-language/schema/raw/master/csl-citation.json"}</w:instrText>
      </w:r>
      <w:r w:rsidR="00285D58">
        <w:fldChar w:fldCharType="separate"/>
      </w:r>
      <w:r w:rsidR="009A127E" w:rsidRPr="009A127E">
        <w:rPr>
          <w:noProof/>
          <w:vertAlign w:val="superscript"/>
        </w:rPr>
        <w:t>7</w:t>
      </w:r>
      <w:r w:rsidR="00285D58">
        <w:fldChar w:fldCharType="end"/>
      </w:r>
      <w:r>
        <w:t xml:space="preserve">. </w:t>
      </w:r>
      <w:r w:rsidR="002224E5">
        <w:t>W</w:t>
      </w:r>
      <w:r>
        <w:t xml:space="preserve">ith the availability of sequence level genetic data, </w:t>
      </w:r>
      <w:r w:rsidR="00B85E85">
        <w:t xml:space="preserve">Wood </w:t>
      </w:r>
      <w:r w:rsidR="00B85E85" w:rsidRPr="009654A9">
        <w:rPr>
          <w:i/>
        </w:rPr>
        <w:t>et al</w:t>
      </w:r>
      <w:r w:rsidR="00B85E85">
        <w:t xml:space="preserve">. </w:t>
      </w:r>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87352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8&lt;/sup&gt;","plainTextFormattedCitation":"8","previouslyFormattedCitation":"&lt;sup&gt;8&lt;/sup&gt;"},"properties":{"noteIndex":0},"schema":"https://github.com/citation-style-language/schema/raw/master/csl-citation.json"}</w:instrText>
      </w:r>
      <w:r w:rsidR="00285D58">
        <w:fldChar w:fldCharType="separate"/>
      </w:r>
      <w:r w:rsidR="009A127E" w:rsidRPr="009A127E">
        <w:rPr>
          <w:noProof/>
          <w:vertAlign w:val="superscript"/>
        </w:rPr>
        <w:t>8</w:t>
      </w:r>
      <w:r w:rsidR="00285D58">
        <w:fldChar w:fldCharType="end"/>
      </w:r>
      <w:r>
        <w:t xml:space="preserve">. In light of this exchange, it </w:t>
      </w:r>
      <w:r w:rsidR="00E51C13">
        <w:t xml:space="preserve">became </w:t>
      </w:r>
      <w:r>
        <w:t xml:space="preserve">clear that </w:t>
      </w:r>
      <w:r w:rsidR="009D6954">
        <w:t xml:space="preserve">certain </w:t>
      </w:r>
      <w:r>
        <w:t xml:space="preserve">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7AAC2D3A"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w:t>
      </w:r>
      <w:r w:rsidR="002224E5">
        <w:t>That is</w:t>
      </w:r>
      <w:r>
        <w:t xml:space="preserve">, the observed loci flank a causal variant and are in incomplete </w:t>
      </w:r>
      <w:r w:rsidR="002224E5">
        <w:t>LD</w:t>
      </w:r>
      <w:r>
        <w:t xml:space="preserve"> with each other and the causal variant</w:t>
      </w:r>
      <w:r w:rsidR="002224E5">
        <w:t>;</w:t>
      </w:r>
      <w:r>
        <w:t xml:space="preserve"> </w:t>
      </w:r>
      <w:r w:rsidR="002224E5">
        <w:t xml:space="preserve">a </w:t>
      </w:r>
      <w:r>
        <w:t xml:space="preserve">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levels they were </w:t>
      </w:r>
      <w:r w:rsidR="00B85E85">
        <w:t>associated with</w:t>
      </w:r>
      <w:r>
        <w:t>. Other work has since appeared that investigate the same process</w:t>
      </w:r>
      <w:r w:rsidR="00756E73">
        <w:fldChar w:fldCharType="begin" w:fldLock="1"/>
      </w:r>
      <w:r w:rsidR="0087352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4&lt;/sup&gt;","plainTextFormattedCitation":"14","previouslyFormattedCitation":"&lt;sup&gt;14&lt;/sup&gt;"},"properties":{"noteIndex":0},"schema":"https://github.com/citation-style-language/schema/raw/master/csl-citation.json"}</w:instrText>
      </w:r>
      <w:r w:rsidR="00756E73">
        <w:fldChar w:fldCharType="separate"/>
      </w:r>
      <w:r w:rsidR="009A127E" w:rsidRPr="009A127E">
        <w:rPr>
          <w:noProof/>
          <w:vertAlign w:val="superscript"/>
        </w:rPr>
        <w:t>14</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w:t>
      </w:r>
      <w:r w:rsidR="002224E5">
        <w:t>signal</w:t>
      </w:r>
      <w:r w:rsidR="00422258">
        <w:t xml:space="preserve">. This </w:t>
      </w:r>
      <w:r w:rsidR="003C70A6">
        <w:rPr>
          <w:i/>
          <w:iCs/>
        </w:rPr>
        <w:t>cis-</w:t>
      </w:r>
      <w:r w:rsidR="003C70A6" w:rsidRPr="003C70A6">
        <w:rPr>
          <w:i/>
          <w:iCs/>
        </w:rPr>
        <w:t>trans</w:t>
      </w:r>
      <w:r w:rsidR="003C70A6">
        <w:t xml:space="preserve"> </w:t>
      </w:r>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t>
      </w:r>
      <w:r w:rsidR="009A127E">
        <w:t xml:space="preserve">The </w:t>
      </w:r>
      <w:r w:rsidR="00F54B01">
        <w:t>mechanism</w:t>
      </w:r>
      <w:r w:rsidR="009A127E">
        <w:t xml:space="preserve"> that we </w:t>
      </w:r>
      <w:r w:rsidR="00F54B01">
        <w:t xml:space="preserve">go on to </w:t>
      </w:r>
      <w:r w:rsidR="009A127E">
        <w:t xml:space="preserve">describe can also apply to </w:t>
      </w:r>
      <w:r w:rsidR="009A127E" w:rsidRPr="005727FA">
        <w:rPr>
          <w:i/>
          <w:iCs/>
        </w:rPr>
        <w:t>cis-cis</w:t>
      </w:r>
      <w:r w:rsidR="009A127E">
        <w:t xml:space="preserve"> and </w:t>
      </w:r>
      <w:r w:rsidR="009A127E">
        <w:rPr>
          <w:i/>
          <w:iCs/>
        </w:rPr>
        <w:t>trans-trans</w:t>
      </w:r>
      <w:r w:rsidR="009A127E">
        <w:t xml:space="preserve"> interactions. </w:t>
      </w:r>
      <w:r>
        <w:t xml:space="preserve">We </w:t>
      </w:r>
      <w:r w:rsidR="00620896">
        <w:t xml:space="preserve">then </w:t>
      </w:r>
      <w:r>
        <w:t>go on to explore how this</w:t>
      </w:r>
      <w:r w:rsidR="00756E73">
        <w:t xml:space="preserve"> </w:t>
      </w:r>
      <w:r w:rsidR="00F54B01">
        <w:t xml:space="preserve">mechanism </w:t>
      </w:r>
      <w:r>
        <w:t>influences replication rates, and discuss potential methods for avoiding the problem.</w:t>
      </w:r>
    </w:p>
    <w:p w14:paraId="443F7D64" w14:textId="77777777" w:rsidR="00C5195D" w:rsidRDefault="00EE1D21">
      <w:pPr>
        <w:pStyle w:val="Heading2"/>
      </w:pPr>
      <w:bookmarkStart w:id="4" w:name="inflation-of-test-statistics"/>
      <w:r>
        <w:t>Inflation of test statistics</w:t>
      </w:r>
      <w:bookmarkEnd w:id="4"/>
    </w:p>
    <w:p w14:paraId="52BA3128" w14:textId="21E7F058"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p>
    <w:p w14:paraId="19AD8CAC" w14:textId="1E463705" w:rsidR="005A0D64" w:rsidRDefault="00EE1D21" w:rsidP="005727FA">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87352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5&lt;/sup&gt;","plainTextFormattedCitation":"15","previouslyFormattedCitation":"&lt;sup&gt;15&lt;/sup&gt;"},"properties":{"noteIndex":0},"schema":"https://github.com/citation-style-language/schema/raw/master/csl-citation.json"}</w:instrText>
      </w:r>
      <w:r w:rsidR="00422258">
        <w:fldChar w:fldCharType="separate"/>
      </w:r>
      <w:r w:rsidR="009A127E" w:rsidRPr="009A127E">
        <w:rPr>
          <w:noProof/>
          <w:vertAlign w:val="superscript"/>
        </w:rPr>
        <w:t>15</w:t>
      </w:r>
      <w:r w:rsidR="00422258">
        <w:fldChar w:fldCharType="end"/>
      </w:r>
      <w:r>
        <w:t xml:space="preserve">. We also observe that many loci that had discovered </w:t>
      </w:r>
      <w:r w:rsidR="007D3D8C">
        <w:t xml:space="preserve">epistatic </w:t>
      </w:r>
      <w:r>
        <w:t xml:space="preserve">associations </w:t>
      </w:r>
      <w:r>
        <w:lastRenderedPageBreak/>
        <w:t>have low genomic inflation factors, which raises the question of whether this metric is a reliable indicator of false positives.</w:t>
      </w:r>
      <w:bookmarkStart w:id="5" w:name="Xf616ff8e51503d02ebe487538875d52a0634668"/>
    </w:p>
    <w:p w14:paraId="35588B15" w14:textId="18A7C254" w:rsidR="00C5195D" w:rsidRDefault="005A0D64">
      <w:pPr>
        <w:pStyle w:val="Heading2"/>
      </w:pPr>
      <w:r>
        <w:t>Theory</w:t>
      </w:r>
      <w:bookmarkEnd w:id="5"/>
    </w:p>
    <w:p w14:paraId="6B4AB557" w14:textId="59AEA857" w:rsidR="005A0D64" w:rsidRDefault="00F54B01" w:rsidP="000D3F37">
      <w:pPr>
        <w:pStyle w:val="FirstParagraph"/>
      </w:pPr>
      <w:r>
        <w:t xml:space="preserve">The explanations for inflated genetic interaction test statistics, put forth by Wood et al (2014) and elaborated upon theoretically by </w:t>
      </w:r>
      <w:r w:rsidR="000D3F37">
        <w:t>De los Campos et al. (2019)</w:t>
      </w:r>
      <w:r>
        <w:t>,</w:t>
      </w:r>
      <w:r w:rsidR="000D3F37">
        <w:t xml:space="preserve"> </w:t>
      </w:r>
      <w:r>
        <w:t xml:space="preserve">depended on </w:t>
      </w:r>
      <w:r w:rsidR="006D0098">
        <w:t xml:space="preserve">both </w:t>
      </w:r>
      <w:r>
        <w:t xml:space="preserve">variants being in LD with a causal additive variant. We set out to understand the mechanism by which </w:t>
      </w:r>
      <w:r w:rsidR="0045332D">
        <w:t xml:space="preserve">the classic test statistic for </w:t>
      </w:r>
      <w:r>
        <w:t xml:space="preserve">interaction test </w:t>
      </w:r>
      <w:r w:rsidR="0045332D">
        <w:t xml:space="preserve">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 Such a mechanism would be sufficient to explain our observations of genome-wide inflation for some markers, found in the previous section. In the Appendix, </w:t>
      </w:r>
      <w:r w:rsidR="000D3F37">
        <w:t>w</w:t>
      </w:r>
      <w:r w:rsidR="005A0D64">
        <w:t xml:space="preserve">e derive the properties </w:t>
      </w:r>
      <w:r w:rsidR="000D3F37">
        <w:t>and</w:t>
      </w:r>
      <w:r w:rsidR="005A0D64">
        <w:t xml:space="preserve"> consequences of a statistical test </w:t>
      </w:r>
      <w:r w:rsidR="000D3F37">
        <w:t>for interaction for this case.</w:t>
      </w:r>
      <w:r>
        <w:t xml:space="preserve"> </w:t>
      </w:r>
      <w:r w:rsidR="0045332D">
        <w:t xml:space="preserve">To keep the theory tractable and intuitive, we used a haploid model, and additive effects that are so large that the phenotype has a binomial distribution. </w:t>
      </w:r>
      <w:r w:rsidR="00064AB7">
        <w:t>W</w:t>
      </w:r>
      <w:r>
        <w:t xml:space="preserve">e find that </w:t>
      </w:r>
      <w:r w:rsidR="00064AB7">
        <w:t xml:space="preserve">when one of the </w:t>
      </w:r>
      <w:r w:rsidR="0045332D">
        <w:t xml:space="preserve">interaction </w:t>
      </w:r>
      <w:r w:rsidR="00064AB7">
        <w:t xml:space="preserve">variants is in LD with a large additive causal variant, </w:t>
      </w:r>
      <w:r>
        <w:t>the residuals from a linear model are a mixture of normal and binomial distributions</w:t>
      </w:r>
      <w:r w:rsidR="00064AB7">
        <w:t xml:space="preserve">. This </w:t>
      </w:r>
      <w:r>
        <w:t xml:space="preserve">leads to systematic inflation or deflation of the test statistic. The more variance explained by the additive variant, the larger the proportion of variance of the residuals arises from the binomial distribution. </w:t>
      </w:r>
      <w:r w:rsidR="00064AB7">
        <w:t xml:space="preserve">We show that </w:t>
      </w:r>
      <w:r>
        <w:t>both the mean and the variance of the expected F value from the classical interaction model are increased.</w:t>
      </w:r>
      <w:r w:rsidR="0045332D">
        <w:t xml:space="preserve"> </w:t>
      </w:r>
      <w:r>
        <w:t xml:space="preserve">The mechanism described in the Appendix is entirely separate from the sources of test statistic inflation that have been previously suggested. </w:t>
      </w:r>
    </w:p>
    <w:p w14:paraId="45BEDE21" w14:textId="74F361C4" w:rsidR="00C5195D" w:rsidRDefault="001572B8">
      <w:pPr>
        <w:pStyle w:val="Heading2"/>
      </w:pPr>
      <w:r>
        <w:t>Test statistic inflation in the diploid case</w:t>
      </w:r>
    </w:p>
    <w:p w14:paraId="154CD7A1" w14:textId="3B8E8F9C" w:rsidR="001572B8" w:rsidRPr="001572B8" w:rsidRDefault="00F54B01" w:rsidP="001572B8">
      <w:pPr>
        <w:pStyle w:val="FirstParagraph"/>
      </w:pPr>
      <w:r>
        <w:t>Having</w:t>
      </w:r>
      <w:r w:rsidR="006511AB">
        <w:t xml:space="preserve"> d</w:t>
      </w:r>
      <w:r w:rsidR="00EE1D21">
        <w:t>emonstrated</w:t>
      </w:r>
      <w:r w:rsidR="00AC68EB">
        <w:t xml:space="preserve"> </w:t>
      </w:r>
      <w:r w:rsidR="00EE1D21">
        <w:t>that the mean and the variance of the test statistic is higher than expected under a simplified haploid model</w:t>
      </w:r>
      <w:r>
        <w:t>, w</w:t>
      </w:r>
      <w:r w:rsidR="00EE1D21">
        <w:t xml:space="preserve">e now use simulations to explore the </w:t>
      </w:r>
      <w:r w:rsidR="00766274">
        <w:t>behavior</w:t>
      </w:r>
      <w:r w:rsidR="00EE1D21">
        <w:t xml:space="preserve"> of the test statistic </w:t>
      </w:r>
      <w:r w:rsidR="00C04944">
        <w:t xml:space="preserve">in the diploid context, </w:t>
      </w:r>
      <w:r w:rsidR="001572B8">
        <w:t xml:space="preserve">using the </w:t>
      </w:r>
      <w:r w:rsidR="00EE1D21">
        <w:t xml:space="preserve">H2014 </w:t>
      </w:r>
      <w:r w:rsidR="001572B8">
        <w:t xml:space="preserve">signals as examples </w:t>
      </w:r>
      <w:r w:rsidR="00EE1D21">
        <w:t>(Methods).</w:t>
      </w:r>
      <w:r w:rsidR="001572B8">
        <w:t xml:space="preserve"> Because of the scale of the original analysis it is difficult to mimic</w:t>
      </w:r>
      <w:r w:rsidR="00B55C2A">
        <w:t xml:space="preserve"> exactly</w:t>
      </w:r>
      <w:r w:rsidR="001572B8">
        <w:t xml:space="preserve"> the conditions that gave rise to the H2014 signals, but we can evaluate the liability for test statistic inflation with respect to the variants reported.</w:t>
      </w:r>
    </w:p>
    <w:p w14:paraId="6550AF1F" w14:textId="2279D3CF" w:rsidR="00C5195D" w:rsidRDefault="00EE1D21">
      <w:pPr>
        <w:pStyle w:val="BodyText"/>
      </w:pPr>
      <w:r>
        <w:t>There were 846 samples in the discovery and a combined 2</w:t>
      </w:r>
      <w:r w:rsidR="00766274">
        <w:t>,</w:t>
      </w:r>
      <w:r>
        <w:t xml:space="preserve">131 in the replication datasets used in </w:t>
      </w:r>
      <w:r w:rsidR="005C70F4">
        <w:t xml:space="preserve">Hemani </w:t>
      </w:r>
      <w:r w:rsidR="00AC68EB">
        <w:t>e</w:t>
      </w:r>
      <w:r w:rsidR="005C70F4">
        <w:t>t al 2014</w:t>
      </w:r>
      <w:r>
        <w:t xml:space="preserve">. We reported </w:t>
      </w:r>
      <w:r>
        <w:rPr>
          <w:i/>
        </w:rPr>
        <w:t>MBNL1</w:t>
      </w:r>
      <w:r>
        <w:t xml:space="preserve"> gene expression being influenced by</w:t>
      </w:r>
      <w:r w:rsidR="00595B82">
        <w:t xml:space="preserve"> 11 </w:t>
      </w:r>
      <w:r w:rsidRPr="00A77B67">
        <w:rPr>
          <w:i/>
        </w:rPr>
        <w:t>cis-trans</w:t>
      </w:r>
      <w:r>
        <w:t xml:space="preserve"> epistatic interactions, where the </w:t>
      </w:r>
      <w:r w:rsidRPr="006C6F69">
        <w:rPr>
          <w:i/>
          <w:iCs/>
        </w:rPr>
        <w:t>cis</w:t>
      </w:r>
      <w:r>
        <w:t xml:space="preserve"> variant was rs13069559.</w:t>
      </w:r>
      <w:r w:rsidR="00DD3442">
        <w:t xml:space="preserve"> </w:t>
      </w:r>
      <w:r w:rsidR="00595B82">
        <w:t>Five of these replicated at the Bonferroni level (p &lt; 0.05/501)</w:t>
      </w:r>
      <w:r w:rsidR="00DD3442">
        <w:t xml:space="preserve"> but the genomic inflation </w:t>
      </w:r>
      <w:bookmarkStart w:id="6" w:name="_GoBack"/>
      <w:bookmarkEnd w:id="6"/>
      <w:r w:rsidR="00DD3442">
        <w:t>factor for this locus was 3.1</w:t>
      </w:r>
      <w:r w:rsidR="00033CE7">
        <w:t>5</w:t>
      </w:r>
      <w:r w:rsidR="00595B82">
        <w:t xml:space="preserve"> and the additive </w:t>
      </w:r>
      <w:r w:rsidR="00595B82" w:rsidRPr="006C6F69">
        <w:rPr>
          <w:i/>
          <w:iCs/>
        </w:rPr>
        <w:t>cis</w:t>
      </w:r>
      <w:r w:rsidR="00595B82">
        <w:rPr>
          <w:i/>
          <w:iCs/>
        </w:rPr>
        <w:t>-</w:t>
      </w:r>
      <w:r w:rsidR="00595B82">
        <w:t>variant explained 10.5% of the phenotypic variance</w:t>
      </w:r>
      <w:r>
        <w:t xml:space="preserve">. Fitting the fine-mapped additive </w:t>
      </w:r>
      <w:r w:rsidRPr="00A77B67">
        <w:rPr>
          <w:i/>
        </w:rPr>
        <w:t>cis</w:t>
      </w:r>
      <w:r>
        <w:t xml:space="preserve">-variant rs67903230 attenuated the </w:t>
      </w:r>
      <w:r w:rsidRPr="00A77B67">
        <w:rPr>
          <w:i/>
        </w:rPr>
        <w:t>cis-trans</w:t>
      </w:r>
      <w:r>
        <w:t xml:space="preserve"> signals involving rs13069559. </w:t>
      </w:r>
      <w:r w:rsidR="00BF2340">
        <w:t>W</w:t>
      </w:r>
      <w:r>
        <w:t xml:space="preserve">e used </w:t>
      </w:r>
      <w:r w:rsidR="00BF2340">
        <w:t xml:space="preserve">real genotype data of </w:t>
      </w:r>
      <w:r>
        <w:t>the rs67903230 variant to simulate a phenotype with a large additive effect, and then performed the 4</w:t>
      </w:r>
      <w:r w:rsidR="00766274">
        <w:t xml:space="preserve"> </w:t>
      </w:r>
      <w:r>
        <w:t>d</w:t>
      </w:r>
      <w:r w:rsidR="00766274">
        <w:t>.</w:t>
      </w:r>
      <w:r>
        <w:t>f</w:t>
      </w:r>
      <w:r w:rsidR="00766274">
        <w:t>.</w:t>
      </w:r>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r w:rsidR="00DD7081">
        <w:t xml:space="preserve">We used the rs13069559 variant based on the reasoning that if it was detected due to test statistic inflation then it was ascertained for its LD properties with the rs67903230 </w:t>
      </w:r>
      <w:r w:rsidR="00DD7081" w:rsidRPr="006C6F69">
        <w:rPr>
          <w:i/>
          <w:iCs/>
        </w:rPr>
        <w:t>cis</w:t>
      </w:r>
      <w:r w:rsidR="00DD7081">
        <w:t>-addit</w:t>
      </w:r>
      <w:r w:rsidR="00F23542">
        <w:t>i</w:t>
      </w:r>
      <w:r w:rsidR="00DD7081">
        <w:t>ve causal variant. In the simulations, a</w:t>
      </w:r>
      <w:r>
        <w:t xml:space="preserve">ny pair of loci that had interaction test statistics surpassing a Bonferroni correction were taken forward to replication. As in the original </w:t>
      </w:r>
      <w:r>
        <w:lastRenderedPageBreak/>
        <w:t xml:space="preserve">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635B34F1" w14:textId="0DE286DE" w:rsidR="00C5195D" w:rsidRDefault="00EE1D21" w:rsidP="00E962B0">
      <w:pPr>
        <w:pStyle w:val="BodyText"/>
      </w:pPr>
      <w:r>
        <w:t>Figure 2 shows that the genomic inflation factor related strongly to the variance explained by the additive</w:t>
      </w:r>
      <w:r w:rsidR="00990BC3">
        <w:t xml:space="preserve"> causal</w:t>
      </w:r>
      <w:r>
        <w:t xml:space="preserve"> effect. Figure 3 demonstrates that as genomic inflation grows, the number of false positive interactions grows. We also observe that it is possible to obtain several false discovery signals per simulation even when the genomic inflation factor is low.</w:t>
      </w:r>
      <w:r w:rsidR="00620896">
        <w:t xml:space="preserve"> This is consistent with the variance of the test statistic theoretically being inflated.</w:t>
      </w:r>
    </w:p>
    <w:p w14:paraId="74D96FBE" w14:textId="192DB79F" w:rsidR="007B4C48" w:rsidRDefault="00033CE7" w:rsidP="00E962B0">
      <w:pPr>
        <w:pStyle w:val="BodyText"/>
      </w:pPr>
      <w:r>
        <w:t xml:space="preserve">Extending </w:t>
      </w:r>
      <w:r w:rsidR="007B4C48">
        <w:t xml:space="preserve">these simulations </w:t>
      </w:r>
      <w:r>
        <w:t xml:space="preserve">to more scenarios </w:t>
      </w:r>
      <w:r w:rsidR="007B4C48">
        <w:t xml:space="preserve">by expanding to more loci amongst the H2014 signals </w:t>
      </w:r>
      <w:r w:rsidR="00F35CF4">
        <w:t xml:space="preserve">resulted in slightly less inflation because </w:t>
      </w:r>
      <w:r w:rsidR="00DD3442">
        <w:t>we are no longer ascertaining for a locus that is known to have high inflation and high replication rates</w:t>
      </w:r>
      <w:r w:rsidR="007B4C48">
        <w:t>.</w:t>
      </w:r>
    </w:p>
    <w:p w14:paraId="3D0AE4FB" w14:textId="77777777" w:rsidR="00C5195D" w:rsidRDefault="00EE1D21">
      <w:pPr>
        <w:pStyle w:val="Heading2"/>
      </w:pPr>
      <w:bookmarkStart w:id="7" w:name="X90cf84505d1b51210af0f4630444161ad134463"/>
      <w:r>
        <w:t>Replication rate of false discovery signals</w:t>
      </w:r>
      <w:bookmarkEnd w:id="7"/>
    </w:p>
    <w:p w14:paraId="65FF4C72" w14:textId="56A53CC7"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in the discovery sample operating on the LD between the causal interacting loc</w:t>
      </w:r>
      <w:r w:rsidR="00990BC3">
        <w:t>us</w:t>
      </w:r>
      <w:r>
        <w:t xml:space="preserve">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B64D109" w:rsidR="00C5195D" w:rsidRDefault="00EE1D21">
      <w:pPr>
        <w:pStyle w:val="BodyText"/>
      </w:pPr>
      <w:r>
        <w:t xml:space="preserve">Using the simulations described in the previous section, we were able to compare the genomic inflation factor obtained in the discovery data against the replication data. Figure 4 demonstrates a strong relationship, though the F-statistics </w:t>
      </w:r>
      <w:r w:rsidR="002C4AA0">
        <w:t xml:space="preserve">from the </w:t>
      </w:r>
      <w:r>
        <w:t xml:space="preserve">discovery and the replication </w:t>
      </w:r>
      <w:r w:rsidR="002C4AA0">
        <w:t>were uncorrelated</w:t>
      </w:r>
      <w:r>
        <w:t xml:space="preserve">. We next asked if a simulation had at least one significant </w:t>
      </w:r>
      <w:r w:rsidR="00DA2E36">
        <w:t xml:space="preserve">interaction under the null </w:t>
      </w:r>
      <w:r w:rsidR="00671FF1">
        <w:t>then</w:t>
      </w:r>
      <w:r>
        <w:t xml:space="preserve"> what was the replication rate of that significant </w:t>
      </w:r>
      <w:r w:rsidR="00DA2E36">
        <w:t xml:space="preserve">interaction </w:t>
      </w:r>
      <w:r>
        <w:t>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w:t>
      </w:r>
      <w:r w:rsidR="002C4AA0">
        <w:t>Figure 5</w:t>
      </w:r>
      <w:r>
        <w:t>).</w:t>
      </w:r>
    </w:p>
    <w:p w14:paraId="2C5DBE82" w14:textId="32D9F7DE" w:rsidR="00C5195D" w:rsidRDefault="00EE1D21">
      <w:pPr>
        <w:pStyle w:val="BodyText"/>
      </w:pPr>
      <w:r>
        <w:t xml:space="preserve">These simulations were designed to be as </w:t>
      </w:r>
      <w:r w:rsidR="00766274">
        <w:t>favorable</w:t>
      </w:r>
      <w:r>
        <w:t xml:space="preserve"> as possible to generate false positive interaction terms</w:t>
      </w:r>
      <w:r w:rsidR="00020664">
        <w:t xml:space="preserve">. Analysing less extreme scenarios (Methods) gave </w:t>
      </w:r>
      <w:r w:rsidR="009D6954">
        <w:t>lower</w:t>
      </w:r>
      <w:r w:rsidR="00020664">
        <w:t xml:space="preserve"> replication rates.</w:t>
      </w:r>
      <w:r>
        <w:t xml:space="preserve"> </w:t>
      </w:r>
      <w:r w:rsidR="00350F91">
        <w:t>Further simulations</w:t>
      </w:r>
      <w:r w:rsidR="00F661B2">
        <w:t>,</w:t>
      </w:r>
      <w:r w:rsidR="00350F91">
        <w:t xml:space="preserve"> in which the scenarios incorporating more loci (Methods)</w:t>
      </w:r>
      <w:r w:rsidR="00F661B2">
        <w:t>,</w:t>
      </w:r>
      <w:r w:rsidR="00350F91">
        <w:t xml:space="preserve"> resulted in lower experiment wide replication rates</w:t>
      </w:r>
      <w:r w:rsidR="00595B82">
        <w:t xml:space="preserve"> </w:t>
      </w:r>
      <w:r w:rsidR="00350F91">
        <w:t>(</w:t>
      </w:r>
      <w:r w:rsidR="002C4AA0">
        <w:t>Figure 5</w:t>
      </w:r>
      <w:r w:rsidR="00350F91">
        <w:t xml:space="preserve">). </w:t>
      </w:r>
      <w:r w:rsidR="00595B82">
        <w:t>These simulations do not perfectly mimic the H2014 context but they do appear to exhibit much lower replication rates than was observed empirically</w:t>
      </w:r>
      <w:r w:rsidR="00DA2E36">
        <w:t xml:space="preserve"> for the </w:t>
      </w:r>
      <w:r w:rsidR="00DA2E36" w:rsidRPr="006C6F69">
        <w:rPr>
          <w:i/>
          <w:iCs/>
        </w:rPr>
        <w:t>MBNL1</w:t>
      </w:r>
      <w:r w:rsidR="00DA2E36">
        <w:t xml:space="preserve"> locus</w:t>
      </w:r>
      <w:r w:rsidR="00595B82">
        <w:t xml:space="preserve">. </w:t>
      </w:r>
      <w:r>
        <w:t xml:space="preserve">One possibility is that </w:t>
      </w:r>
      <w:r w:rsidR="00164F8E">
        <w:t xml:space="preserve">the contextual differences between the empirical analysis and the simulations incurs differences in </w:t>
      </w:r>
      <w:r w:rsidR="00164F8E">
        <w:lastRenderedPageBreak/>
        <w:t xml:space="preserve">replication rates; a second is that </w:t>
      </w:r>
      <w:r>
        <w:t xml:space="preserve">there is a mixture of false positives and true epistatic effects amongst those discovered in </w:t>
      </w:r>
      <w:r w:rsidR="004A0652">
        <w:t>Hemani et al 2014</w:t>
      </w:r>
      <w:r w:rsidR="00164F8E">
        <w:t>; and a third</w:t>
      </w:r>
      <w:r w:rsidR="00595B82">
        <w:t xml:space="preserve"> is that </w:t>
      </w:r>
      <w:r w:rsidR="00350F91">
        <w:t xml:space="preserve">there </w:t>
      </w:r>
      <w:r w:rsidR="00595B82">
        <w:t xml:space="preserve">are </w:t>
      </w:r>
      <w:r w:rsidR="00350F91">
        <w:t>additional statistical issues with the classical test that we are not aware of, that could inflate the replication rate</w:t>
      </w:r>
      <w:r>
        <w:t>.</w:t>
      </w:r>
      <w:r w:rsidR="00033CE7">
        <w:t xml:space="preserve"> </w:t>
      </w:r>
    </w:p>
    <w:p w14:paraId="23625692" w14:textId="78386448" w:rsidR="00C5195D" w:rsidRDefault="00EE1D21">
      <w:pPr>
        <w:pStyle w:val="Heading2"/>
      </w:pPr>
      <w:bookmarkStart w:id="8" w:name="measurement-error-in-the-causal-additive"/>
      <w:r>
        <w:t>Measurement error in the</w:t>
      </w:r>
      <w:r w:rsidR="008541CB">
        <w:t xml:space="preserve"> </w:t>
      </w:r>
      <w:bookmarkEnd w:id="8"/>
      <w:r w:rsidR="00020664" w:rsidRPr="009654A9">
        <w:rPr>
          <w:i/>
          <w:iCs/>
        </w:rPr>
        <w:t>cis</w:t>
      </w:r>
      <w:r w:rsidR="00020664">
        <w:t xml:space="preserve"> additive causal variant</w:t>
      </w:r>
    </w:p>
    <w:p w14:paraId="0E9FF49C" w14:textId="17C0C66C"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w:t>
      </w:r>
      <w:r w:rsidR="00740F6D">
        <w:t>s</w:t>
      </w:r>
      <w:r>
        <w:t xml:space="preserve">. This implies that if there is incomplete tagging of </w:t>
      </w:r>
      <w:r w:rsidR="00620896">
        <w:t xml:space="preserve">large </w:t>
      </w:r>
      <w:r>
        <w:t>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r w:rsidR="002C4AA0">
        <w:t>Figure 6</w:t>
      </w:r>
      <w:r>
        <w:t>).</w:t>
      </w:r>
    </w:p>
    <w:p w14:paraId="2977C8C9" w14:textId="746A7D5E"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rsidR="003B7E04">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3B7E04">
        <w:fldChar w:fldCharType="separate"/>
      </w:r>
      <w:r w:rsidR="009A127E" w:rsidRPr="009A127E">
        <w:rPr>
          <w:noProof/>
          <w:vertAlign w:val="superscript"/>
        </w:rPr>
        <w:t>16</w:t>
      </w:r>
      <w:r w:rsidR="003B7E04">
        <w:fldChar w:fldCharType="end"/>
      </w:r>
      <w:r>
        <w:t xml:space="preserve"> - 1) retaining SNPs only present on Illumina CoreExome array, 2) variants imputed from this array</w:t>
      </w:r>
      <w:r w:rsidR="00E24741">
        <w:t xml:space="preserve"> data set</w:t>
      </w:r>
      <w:r>
        <w:t xml:space="preserve"> to the HapMap2 reference panel</w:t>
      </w:r>
      <w:r w:rsidR="00144593">
        <w:fldChar w:fldCharType="begin" w:fldLock="1"/>
      </w:r>
      <w:r w:rsidR="0087352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7&lt;/sup&gt;","plainTextFormattedCitation":"17","previouslyFormattedCitation":"&lt;sup&gt;17&lt;/sup&gt;"},"properties":{"noteIndex":0},"schema":"https://github.com/citation-style-language/schema/raw/master/csl-citation.json"}</w:instrText>
      </w:r>
      <w:r w:rsidR="00144593">
        <w:fldChar w:fldCharType="separate"/>
      </w:r>
      <w:r w:rsidR="009A127E" w:rsidRPr="009A127E">
        <w:rPr>
          <w:noProof/>
          <w:vertAlign w:val="superscript"/>
        </w:rPr>
        <w:t>17</w:t>
      </w:r>
      <w:r w:rsidR="00144593">
        <w:fldChar w:fldCharType="end"/>
      </w:r>
      <w:r>
        <w:t>, 3) variants imputed from this array</w:t>
      </w:r>
      <w:r w:rsidR="00E24741">
        <w:t xml:space="preserve"> data set</w:t>
      </w:r>
      <w:r>
        <w:t xml:space="preserve"> to 1000 </w:t>
      </w:r>
      <w:r w:rsidR="00740F6D">
        <w:t>G</w:t>
      </w:r>
      <w:r>
        <w:t>enomes reference panel</w:t>
      </w:r>
      <w:r w:rsidR="00144593">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144593">
        <w:fldChar w:fldCharType="separate"/>
      </w:r>
      <w:r w:rsidR="009A127E" w:rsidRPr="009A127E">
        <w:rPr>
          <w:noProof/>
          <w:vertAlign w:val="superscript"/>
        </w:rPr>
        <w:t>18</w:t>
      </w:r>
      <w:r w:rsidR="00144593">
        <w:fldChar w:fldCharType="end"/>
      </w:r>
      <w:r>
        <w:t>,</w:t>
      </w:r>
      <w:r w:rsidR="00806BFC">
        <w:t xml:space="preserve"> and</w:t>
      </w:r>
      <w:r>
        <w:t xml:space="preserve"> 4) the original sequence data</w:t>
      </w:r>
      <w:r w:rsidR="00144593">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144593">
        <w:fldChar w:fldCharType="separate"/>
      </w:r>
      <w:r w:rsidR="009A127E" w:rsidRPr="009A127E">
        <w:rPr>
          <w:noProof/>
          <w:vertAlign w:val="superscript"/>
        </w:rPr>
        <w:t>19</w:t>
      </w:r>
      <w:r w:rsidR="00144593">
        <w:fldChar w:fldCharType="end"/>
      </w:r>
      <w:r>
        <w:t xml:space="preserve">. In each case we identified the top variant and tested for interaction against remaining </w:t>
      </w:r>
      <w:r w:rsidR="00740F6D">
        <w:t>variants</w:t>
      </w:r>
      <w:r>
        <w:t xml:space="preserve">. </w:t>
      </w:r>
      <w:r w:rsidR="002C4AA0">
        <w:t>Figure 7</w:t>
      </w:r>
      <w:r>
        <w:t xml:space="preserve"> demonstrates that only when the sequence level data is available is it possible to prevent inflation of the</w:t>
      </w:r>
      <w:r w:rsidR="00740F6D">
        <w:t xml:space="preserve"> interaction</w:t>
      </w:r>
      <w:r>
        <w:t xml:space="preserve"> test statistic.</w:t>
      </w:r>
    </w:p>
    <w:p w14:paraId="735E7EC3" w14:textId="77777777" w:rsidR="00C5195D" w:rsidRDefault="00EE1D21">
      <w:pPr>
        <w:pStyle w:val="Heading2"/>
      </w:pPr>
      <w:bookmarkStart w:id="9" w:name="additive-effect-heterogeneity"/>
      <w:r>
        <w:t>Additive effect heterogeneity</w:t>
      </w:r>
      <w:bookmarkEnd w:id="9"/>
    </w:p>
    <w:p w14:paraId="0B320471" w14:textId="544A0BD2"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w:t>
      </w:r>
      <w:r w:rsidR="00620896">
        <w:t xml:space="preserve">a homogeneous </w:t>
      </w:r>
      <w:r>
        <w:t>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87352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20,21&lt;/sup&gt;","plainTextFormattedCitation":"20,21","previouslyFormattedCitation":"&lt;sup&gt;20,21&lt;/sup&gt;"},"properties":{"noteIndex":0},"schema":"https://github.com/citation-style-language/schema/raw/master/csl-citation.json"}</w:instrText>
      </w:r>
      <w:r w:rsidR="00691C75">
        <w:fldChar w:fldCharType="separate"/>
      </w:r>
      <w:r w:rsidR="009A127E" w:rsidRPr="009A127E">
        <w:rPr>
          <w:noProof/>
          <w:vertAlign w:val="superscript"/>
        </w:rPr>
        <w:t>20,21</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w:t>
      </w:r>
      <w:r w:rsidR="002C4AA0">
        <w:t>Figure 8</w:t>
      </w:r>
      <w:r>
        <w:t>).</w:t>
      </w:r>
    </w:p>
    <w:p w14:paraId="18E1116F" w14:textId="77777777" w:rsidR="00C5195D" w:rsidRDefault="00EE1D21">
      <w:pPr>
        <w:pStyle w:val="Heading2"/>
      </w:pPr>
      <w:bookmarkStart w:id="10" w:name="discussion"/>
      <w:r>
        <w:t>Discussion</w:t>
      </w:r>
      <w:bookmarkEnd w:id="10"/>
    </w:p>
    <w:p w14:paraId="0D669383" w14:textId="3756820E"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w:t>
      </w:r>
      <w:r>
        <w:lastRenderedPageBreak/>
        <w:t>substantially higher variance of the</w:t>
      </w:r>
      <w:r w:rsidR="00931B66">
        <w:t xml:space="preserve"> interaction</w:t>
      </w:r>
      <w:r>
        <w:t xml:space="preserve"> test statistic. Ultimately this can lead to high false discovery rates, and those are likely to be correlated between datasets which can lead to some degree of replication.</w:t>
      </w:r>
    </w:p>
    <w:p w14:paraId="3335C74E" w14:textId="2A98BA33"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r w:rsidR="00620896">
        <w:t xml:space="preserve"> When applying genomic inflation correction to the H2014 discovery test statistics, 140 of the original 501 pairs remain significant, and this does not necessarily clarify whether they are real signals.</w:t>
      </w:r>
      <w:r w:rsidR="00942811">
        <w:t xml:space="preserve"> In Hemani et al (2014)</w:t>
      </w:r>
      <w:r w:rsidR="00E24741">
        <w:t xml:space="preserve"> </w:t>
      </w:r>
      <w:r w:rsidR="00942811">
        <w:t xml:space="preserve">we argued that replication was a good standard for demonstrating statistic robustness. Our simulations demonstrate that this </w:t>
      </w:r>
      <w:r w:rsidR="00620896">
        <w:t xml:space="preserve">does not completely </w:t>
      </w:r>
      <w:r w:rsidR="00942811">
        <w:t xml:space="preserve">protect against </w:t>
      </w:r>
      <w:r w:rsidR="00620896">
        <w:t xml:space="preserve">these </w:t>
      </w:r>
      <w:r w:rsidR="00942811">
        <w:t>statistical issues</w:t>
      </w:r>
      <w:r w:rsidR="00620896">
        <w:t>, though the per-test inflation is almost uncorrelated between independent samples</w:t>
      </w:r>
      <w:r w:rsidR="00942811">
        <w:t>. Triangulating results for epistasis from statistical analysis alongside analytical approaches with non-overlapping limitations is of heightened importance in light of these results.</w:t>
      </w:r>
    </w:p>
    <w:p w14:paraId="312BD673" w14:textId="44D6BE2F"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87352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2&lt;/sup&gt;","plainTextFormattedCitation":"22","previouslyFormattedCitation":"&lt;sup&gt;22&lt;/sup&gt;"},"properties":{"noteIndex":0},"schema":"https://github.com/citation-style-language/schema/raw/master/csl-citation.json"}</w:instrText>
      </w:r>
      <w:r w:rsidR="00691C75">
        <w:fldChar w:fldCharType="separate"/>
      </w:r>
      <w:r w:rsidR="009A127E" w:rsidRPr="009A127E">
        <w:rPr>
          <w:noProof/>
          <w:vertAlign w:val="superscript"/>
        </w:rPr>
        <w:t>22</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87352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3&lt;/sup&gt;","plainTextFormattedCitation":"23","previouslyFormattedCitation":"&lt;sup&gt;23&lt;/sup&gt;"},"properties":{"noteIndex":0},"schema":"https://github.com/citation-style-language/schema/raw/master/csl-citation.json"}</w:instrText>
      </w:r>
      <w:r w:rsidR="00691C75">
        <w:fldChar w:fldCharType="separate"/>
      </w:r>
      <w:r w:rsidR="009A127E" w:rsidRPr="009A127E">
        <w:rPr>
          <w:noProof/>
          <w:vertAlign w:val="superscript"/>
        </w:rPr>
        <w:t>23</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imperfect </w:t>
      </w:r>
      <w:r w:rsidR="00931B66">
        <w:t xml:space="preserve">LD </w:t>
      </w:r>
      <w:r>
        <w:t>between a large additive causal variant and a</w:t>
      </w:r>
      <w:r w:rsidR="00931B66">
        <w:t xml:space="preserve"> tagging locus</w:t>
      </w:r>
      <w:r>
        <w:t xml:space="preserve"> nearby, the mean and the variance of the test statistic for interaction terms of the tagging locus will be inflated. Second, an exhaustive search for epistasis will allow the ascertainment of loci that have the appropriate tagging qualities to maximise test statistic inflation. This problem will exist even in a more targeted search for interactions with a </w:t>
      </w:r>
      <w:r w:rsidR="00A76F68">
        <w:t>detected</w:t>
      </w:r>
      <w:r>
        <w:t xml:space="preserve"> additive locus against other loci, if the true additive effect is</w:t>
      </w:r>
      <w:r w:rsidR="009840E7">
        <w:t xml:space="preserve"> </w:t>
      </w:r>
      <w:r>
        <w:t>n</w:t>
      </w:r>
      <w:r w:rsidR="009840E7">
        <w:t>o</w:t>
      </w:r>
      <w:r>
        <w:t xml:space="preserve">t completely captured. Such a scenario can arise even when the causal variant is known but is poorly typed </w:t>
      </w:r>
      <w:r w:rsidRPr="00A77B67">
        <w:rPr>
          <w:i/>
        </w:rPr>
        <w:t>e.g.</w:t>
      </w:r>
      <w:r>
        <w:t> due to imperfect imputation.</w:t>
      </w:r>
    </w:p>
    <w:p w14:paraId="79CECED1" w14:textId="257611A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xml:space="preserve">, nor if the assumption of </w:t>
      </w:r>
      <w:r w:rsidR="00923E14">
        <w:t xml:space="preserve">homogeneous </w:t>
      </w:r>
      <w:r w:rsidR="00266F30">
        <w:t xml:space="preserve">causal effects across </w:t>
      </w:r>
      <w:r w:rsidR="009840E7">
        <w:t xml:space="preserve">individuals </w:t>
      </w:r>
      <w:r w:rsidR="00266F30">
        <w:t>is violated</w:t>
      </w:r>
      <w:r>
        <w:t>. It does however improve matters substantially, and so we advocate that this should be done routinely.</w:t>
      </w:r>
    </w:p>
    <w:p w14:paraId="0DE12E5A" w14:textId="55885D38"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are held constant while the</w:t>
      </w:r>
      <w:r w:rsidR="0012052D">
        <w:t xml:space="preserve"> genotypes of the</w:t>
      </w:r>
      <w:r>
        <w:t xml:space="preserve"> </w:t>
      </w:r>
      <w:r w:rsidRPr="00A77B67">
        <w:rPr>
          <w:i/>
          <w:iCs/>
        </w:rPr>
        <w:t>trans</w:t>
      </w:r>
      <w:r>
        <w:t>-</w:t>
      </w:r>
      <w:r w:rsidR="00266F30">
        <w:t xml:space="preserve">variant </w:t>
      </w:r>
      <w:r>
        <w:t>(</w:t>
      </w:r>
      <w:r w:rsidRPr="00A77B67">
        <w:rPr>
          <w:i/>
        </w:rPr>
        <w:t>i.e.</w:t>
      </w:r>
      <w:r>
        <w:t xml:space="preserve"> the variant that is not tagging an additive effect) is </w:t>
      </w:r>
      <w:r w:rsidR="00620896">
        <w:t>shuffled</w:t>
      </w:r>
      <w:r w:rsidR="0012052D">
        <w:t xml:space="preserve"> across individuals</w:t>
      </w:r>
      <w:r>
        <w:t>. This would give an empirical distribution of the test statistic in the context of potential inflation. Non-parametric tests, if computationally tractable, may also be immune to this form of interaction test statistic inflation.</w:t>
      </w:r>
    </w:p>
    <w:p w14:paraId="12BBE114" w14:textId="43C605FF" w:rsidR="00C5195D" w:rsidRDefault="00EE1D21">
      <w:pPr>
        <w:pStyle w:val="BodyText"/>
      </w:pPr>
      <w:r>
        <w:lastRenderedPageBreak/>
        <w:t>Over and above these approaches, using sequence data offers the most robust solution to protecting against inflation, though we warn that even here errors may remain where there is heterogeneity in the additive effect</w:t>
      </w:r>
      <w:r w:rsidR="009840E7">
        <w:t xml:space="preserve"> between individuals</w:t>
      </w:r>
      <w:r>
        <w:t>. If there is no large additive effect, as is the case with most complex traits and for most trans regions of ’omic variables, then the problem of the residual being a mixture of binomial and normal distributions is unlikely to exist.</w:t>
      </w:r>
    </w:p>
    <w:p w14:paraId="4CB68073" w14:textId="77777777" w:rsidR="009C1170" w:rsidRDefault="009C1170" w:rsidP="00D229D5">
      <w:pPr>
        <w:pStyle w:val="Heading2"/>
      </w:pPr>
      <w:bookmarkStart w:id="11" w:name="methods"/>
    </w:p>
    <w:p w14:paraId="1516961B" w14:textId="77777777" w:rsidR="00C5195D" w:rsidRDefault="00EE1D21">
      <w:pPr>
        <w:pStyle w:val="Heading2"/>
      </w:pPr>
      <w:r>
        <w:t>Methods</w:t>
      </w:r>
      <w:bookmarkEnd w:id="11"/>
    </w:p>
    <w:p w14:paraId="1E89380B" w14:textId="77777777" w:rsidR="00C5195D" w:rsidRDefault="00EE1D21">
      <w:pPr>
        <w:pStyle w:val="Heading3"/>
      </w:pPr>
      <w:bookmarkStart w:id="12" w:name="genomic-inflation-in-the-discovery-data"/>
      <w:r>
        <w:t>Genomic inflation in the discovery data</w:t>
      </w:r>
      <w:bookmarkEnd w:id="12"/>
    </w:p>
    <w:p w14:paraId="1137B43F" w14:textId="5C0FF573"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cis-locus against all trans-loci. This resulted in approximately 500,000 interaction test statistics </w:t>
      </w:r>
      <w:r w:rsidR="00B106BB">
        <w:t xml:space="preserve">(4 d.f. F tests) </w:t>
      </w:r>
      <w:r>
        <w:t>per analysis (varying depending on</w:t>
      </w:r>
      <w:r w:rsidR="009840E7">
        <w:t xml:space="preserve"> the number of SNPs on</w:t>
      </w:r>
      <w:r>
        <w:t xml:space="preserve"> the </w:t>
      </w:r>
      <w:r w:rsidRPr="00A77B67">
        <w:rPr>
          <w:i/>
        </w:rPr>
        <w:t>cis</w:t>
      </w:r>
      <w:r>
        <w:t xml:space="preserve">-chromosome, as that was omitted for the test). We calculated the genomic inflation factor </w:t>
      </w:r>
      <w:r w:rsidR="00B106BB">
        <w:t xml:space="preserve">distribution of test statistics by obtaining the median p-value, converting it to a 1 d.f. chi-square value, and dividing </w:t>
      </w:r>
      <w:r>
        <w:t xml:space="preserve">by the expected </w:t>
      </w:r>
      <w:r w:rsidR="00B106BB">
        <w:t xml:space="preserve">median 1 d.f. chi-square </w:t>
      </w:r>
      <w:r>
        <w:t>value of 0.455.</w:t>
      </w:r>
    </w:p>
    <w:p w14:paraId="210A9BD9" w14:textId="77777777" w:rsidR="00C5195D" w:rsidRDefault="00EE1D21">
      <w:pPr>
        <w:pStyle w:val="Heading3"/>
      </w:pPr>
      <w:bookmarkStart w:id="13" w:name="Xc9cdbfaf595308e0edcf05018a6bbf1229ea130"/>
      <w:r>
        <w:t>Simulations of discovery-replication scenarios</w:t>
      </w:r>
      <w:bookmarkEnd w:id="13"/>
    </w:p>
    <w:p w14:paraId="2F0987D5" w14:textId="7D4AF8B2"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w:t>
      </w:r>
      <w:r w:rsidR="0087352A">
        <w:fldChar w:fldCharType="begin" w:fldLock="1"/>
      </w:r>
      <w:r w:rsidR="0087352A">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24,25&lt;/sup&gt;","plainTextFormattedCitation":"24,25"},"properties":{"noteIndex":0},"schema":"https://github.com/citation-style-language/schema/raw/master/csl-citation.json"}</w:instrText>
      </w:r>
      <w:r w:rsidR="0087352A">
        <w:fldChar w:fldCharType="separate"/>
      </w:r>
      <w:r w:rsidR="0087352A" w:rsidRPr="0087352A">
        <w:rPr>
          <w:noProof/>
          <w:vertAlign w:val="superscript"/>
        </w:rPr>
        <w:t>24,25</w:t>
      </w:r>
      <w:r w:rsidR="0087352A">
        <w:fldChar w:fldCharType="end"/>
      </w:r>
      <w:r w:rsidR="00EE1D21">
        <w:t xml:space="preserve"> to create the two genetic datasets, such that realistic LD structures are present and there is genotype resampling between the discovery and replication. The ALSPAC data </w:t>
      </w:r>
      <w:r w:rsidR="0087352A">
        <w:t xml:space="preserve">comprised 8871 children genotyped on the </w:t>
      </w:r>
      <w:r w:rsidR="0087352A" w:rsidRPr="0087352A">
        <w:t>Illumina HumanHap550 quad chip genotyping platform</w:t>
      </w:r>
      <w:r w:rsidR="0087352A">
        <w:t xml:space="preserve"> and </w:t>
      </w:r>
      <w:r w:rsidR="00EE1D21">
        <w:t xml:space="preserve">imputed to 1000 </w:t>
      </w:r>
      <w:r w:rsidR="0012052D">
        <w:t>G</w:t>
      </w:r>
      <w:r w:rsidR="00EE1D21">
        <w:t>enomes reference panel (Phase 3 version 1)</w:t>
      </w:r>
      <w:r w:rsidR="0087352A">
        <w:t>.</w:t>
      </w:r>
      <w:r w:rsidR="00EE1D21">
        <w:t xml:space="preserve"> </w:t>
      </w:r>
      <w:r w:rsidR="0087352A">
        <w:t xml:space="preserve">This was </w:t>
      </w:r>
      <w:r w:rsidR="00EE1D21">
        <w:t>used to simulate the phenotype under an additive model, where a large additive effect was caused by a single variant.</w:t>
      </w:r>
    </w:p>
    <w:p w14:paraId="1BACD278" w14:textId="77777777" w:rsidR="00C5195D" w:rsidRDefault="00EE1D21">
      <w:pPr>
        <w:pStyle w:val="Heading4"/>
      </w:pPr>
      <w:bookmarkStart w:id="14" w:name="phenotype-simulation"/>
      <w:r>
        <w:t>Phenotype simulation</w:t>
      </w:r>
      <w:bookmarkEnd w:id="14"/>
    </w:p>
    <w:p w14:paraId="50130223" w14:textId="7194998C" w:rsidR="00C5195D" w:rsidRDefault="00266F30">
      <w:pPr>
        <w:pStyle w:val="FirstParagraph"/>
      </w:pPr>
      <w:r>
        <w:t>W</w:t>
      </w:r>
      <w:r w:rsidR="00EE1D21">
        <w:t>e want to simulate a phenotype that is due to a single large additive effect, and then perform interaction tests with th</w:t>
      </w:r>
      <w:r w:rsidR="00D526E8">
        <w:t>e</w:t>
      </w:r>
      <w:r w:rsidR="00EE1D21">
        <w:t xml:space="preserve"> causal variant absent from the set of markers that are tested. In </w:t>
      </w:r>
      <w:r w:rsidR="00BB4A0A">
        <w:t>Hemani et al (2014) w</w:t>
      </w:r>
      <w:r w:rsidR="00EE1D21">
        <w:t xml:space="preserve">e reported </w:t>
      </w:r>
      <w:r w:rsidR="00EE1D21">
        <w:rPr>
          <w:i/>
        </w:rPr>
        <w:t>MBNL1</w:t>
      </w:r>
      <w:r w:rsidR="00EE1D21">
        <w:t xml:space="preserve"> gene expression being influenced by several </w:t>
      </w:r>
      <w:r w:rsidR="00EE1D21" w:rsidRPr="005727FA">
        <w:rPr>
          <w:i/>
          <w:iCs/>
        </w:rPr>
        <w:t>cis-trans</w:t>
      </w:r>
      <w:r w:rsidR="00EE1D21">
        <w:t xml:space="preserve">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0445C991" w14:textId="77777777" w:rsidR="00C5195D" w:rsidRDefault="00A46AA5">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045272C8" w14:textId="4033CCE2"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variant</w:t>
      </w:r>
      <w:r w:rsidR="0012052D">
        <w:t xml:space="preserve"> (i</w:t>
      </w:r>
      <w:r>
        <w:t>n this case we use the rs67903230 in the ALSPAC data</w:t>
      </w:r>
      <w:r w:rsidR="0012052D">
        <w:t>)</w:t>
      </w:r>
      <w:r>
        <w:t xml:space="preserve">. </w:t>
      </w:r>
      <w:r w:rsidR="00BB4A0A">
        <w:t xml:space="preserve">Fixing the variance of </w:t>
      </w:r>
      <m:oMath>
        <m:r>
          <w:rPr>
            <w:rFonts w:ascii="Cambria Math" w:hAnsi="Cambria Math"/>
          </w:rPr>
          <m:t>y</m:t>
        </m:r>
      </m:oMath>
      <w:r w:rsidR="00BB4A0A">
        <w:t xml:space="preserve"> to be 1, t</w:t>
      </w:r>
      <w:r>
        <w:t xml:space="preserve">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num>
              <m:den>
                <m:r>
                  <w:rPr>
                    <w:rFonts w:ascii="Cambria Math" w:hAnsi="Cambria Math"/>
                  </w:rPr>
                  <m:t>var(</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en>
            </m:f>
          </m:e>
        </m:rad>
      </m:oMath>
      <w:r w:rsidR="00BB4A0A">
        <w:t>.</w:t>
      </w:r>
      <w:r>
        <w:t xml:space="preserve"> </w:t>
      </w:r>
      <w:r w:rsidR="009B3D1C">
        <w:t xml:space="preserve">For each </w:t>
      </w:r>
      <w:r>
        <w:t>simulation</w:t>
      </w:r>
      <w:r w:rsidR="009B3D1C">
        <w:t xml:space="preserve"> replicate</w:t>
      </w:r>
      <w:r>
        <w:t xml:space="preserve"> </w:t>
      </w:r>
      <w:r w:rsidR="00BB4A0A">
        <w:t xml:space="preserve">we </w:t>
      </w:r>
      <w:r w:rsidR="009B3D1C">
        <w:t xml:space="preserve">sample </w:t>
      </w:r>
      <w:r w:rsidR="00BB4A0A">
        <w:t xml:space="preserve">the variance explained by the additive variant </w:t>
      </w:r>
      <w:r w:rsidR="009B3D1C">
        <w:t xml:space="preserve">from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15" w:name="analyses"/>
      <w:r>
        <w:t>Analyses</w:t>
      </w:r>
      <w:bookmarkEnd w:id="15"/>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d.f.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w:t>
      </w:r>
      <w:r w:rsidR="00266F30">
        <w:t xml:space="preserve"> and residual values</w:t>
      </w:r>
      <w:r w:rsidR="006349C1">
        <w:t xml:space="preserve"> between the discovery and replication data</w:t>
      </w:r>
      <w:r>
        <w:t>.</w:t>
      </w:r>
    </w:p>
    <w:p w14:paraId="0267625A" w14:textId="1E47DCA2" w:rsidR="00C5195D" w:rsidRDefault="00EE1D21">
      <w:pPr>
        <w:pStyle w:val="BodyText"/>
      </w:pPr>
      <w:r>
        <w:t xml:space="preserve">This process of creating a phenotype, performing the </w:t>
      </w:r>
      <w:r w:rsidRPr="00A77B67">
        <w:rPr>
          <w:i/>
        </w:rPr>
        <w:t>cis-trans</w:t>
      </w:r>
      <w:r>
        <w:t xml:space="preserve"> analysis in</w:t>
      </w:r>
      <w:r w:rsidR="00B77755">
        <w:t xml:space="preserve"> both</w:t>
      </w:r>
      <w:r>
        <w:t xml:space="preserve"> the discovery and the replication, was repeated 40,000 times.</w:t>
      </w:r>
      <w:r w:rsidR="006349C1">
        <w:t xml:space="preserve"> </w:t>
      </w:r>
    </w:p>
    <w:p w14:paraId="5334CDB1" w14:textId="0BCE2716" w:rsidR="00C5195D" w:rsidRDefault="00EE1D21">
      <w:pPr>
        <w:pStyle w:val="BodyText"/>
      </w:pPr>
      <w:r>
        <w:t xml:space="preserve">To mimic the discovery-replication process, for a particular simulation we tested if any </w:t>
      </w:r>
      <w:r w:rsidRPr="00A77B67">
        <w:rPr>
          <w:i/>
          <w:iCs/>
        </w:rPr>
        <w:t>cis-trans</w:t>
      </w:r>
      <w:r>
        <w:t xml:space="preserve"> interactions (4 d.f. test) were significant at a Bonferroni corrected threshold, and then looked up their associations in the replication.</w:t>
      </w:r>
    </w:p>
    <w:p w14:paraId="7EBE4058" w14:textId="62E85D2D" w:rsidR="007B4C48" w:rsidRDefault="007B4C48">
      <w:pPr>
        <w:pStyle w:val="BodyText"/>
      </w:pPr>
      <w:r>
        <w:t>We refer to this set of simulations, where rs13069559 and rs67903230 are used as the cis variants, as ‘</w:t>
      </w:r>
      <w:r w:rsidR="00B731AD">
        <w:t>S</w:t>
      </w:r>
      <w:r>
        <w:t>cenario 1’.</w:t>
      </w:r>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4A7983D8" w14:textId="7AFBB605" w:rsidR="00195BD8" w:rsidRDefault="00195BD8" w:rsidP="009654A9">
      <w:pPr>
        <w:pStyle w:val="Heading4"/>
      </w:pPr>
      <w:r>
        <w:t>Further scenarios</w:t>
      </w:r>
    </w:p>
    <w:p w14:paraId="3BDC83DB" w14:textId="44CAD0A8" w:rsidR="00195BD8" w:rsidRDefault="00195BD8" w:rsidP="00195BD8">
      <w:pPr>
        <w:pStyle w:val="BodyText"/>
      </w:pPr>
      <w:r>
        <w:t xml:space="preserve">Similar results were found in slightly modified simulation scenarios to the initial one described above. If all H2014 signals are false positives then the above simulation scenario represents a relatively bad scenario (meaning </w:t>
      </w:r>
      <w:r w:rsidR="00265934">
        <w:t>more</w:t>
      </w:r>
      <w:r>
        <w:t xml:space="preserve"> susceptible to false positives), because the </w:t>
      </w:r>
      <w:r w:rsidR="00265934">
        <w:t xml:space="preserve">only one locus was analysed in which the </w:t>
      </w:r>
      <w:r>
        <w:t xml:space="preserve">genomic inflation factor was high and the replication rate was high. We now look at more potentially realistic scenarios below by expanding the </w:t>
      </w:r>
      <w:r w:rsidR="00265934">
        <w:t xml:space="preserve">set of </w:t>
      </w:r>
      <w:r>
        <w:t>loci analysed.</w:t>
      </w:r>
    </w:p>
    <w:p w14:paraId="2A4403B4" w14:textId="6F9E6CB2" w:rsidR="00195BD8" w:rsidRDefault="007B4C48" w:rsidP="00195BD8">
      <w:pPr>
        <w:pStyle w:val="BodyText"/>
      </w:pPr>
      <w:r>
        <w:rPr>
          <w:b/>
          <w:bCs/>
        </w:rPr>
        <w:t>Scenario</w:t>
      </w:r>
      <w:r w:rsidR="00195BD8" w:rsidRPr="009654A9">
        <w:rPr>
          <w:b/>
          <w:bCs/>
        </w:rPr>
        <w:t xml:space="preserve"> </w:t>
      </w:r>
      <w:r>
        <w:rPr>
          <w:b/>
          <w:bCs/>
        </w:rPr>
        <w:t>2</w:t>
      </w:r>
      <w:r w:rsidR="00195BD8" w:rsidRPr="009654A9">
        <w:rPr>
          <w:b/>
          <w:bCs/>
        </w:rPr>
        <w:t xml:space="preserve">: </w:t>
      </w:r>
      <w:r w:rsidR="00265934">
        <w:t xml:space="preserve">Here we </w:t>
      </w:r>
      <w:r w:rsidR="00195BD8">
        <w:t>samp</w:t>
      </w:r>
      <w:r w:rsidR="00265934">
        <w:t xml:space="preserve">le </w:t>
      </w:r>
      <w:r w:rsidR="00195BD8">
        <w:t>across a broader set of loci, using 277 cis-trans interaction examples from the H2014 signals. We used the</w:t>
      </w:r>
      <w:r w:rsidR="00D22278">
        <w:t xml:space="preserve"> variant with the</w:t>
      </w:r>
      <w:r w:rsidR="00195BD8">
        <w:t xml:space="preserve"> largest cis-additive effect from the eQTLGen analysis</w:t>
      </w:r>
      <w:r w:rsidR="00D27652">
        <w:fldChar w:fldCharType="begin" w:fldLock="1"/>
      </w:r>
      <w:r w:rsidR="0087352A">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26&lt;/sup&gt;","plainTextFormattedCitation":"26","previouslyFormattedCitation":"&lt;sup&gt;24&lt;/sup&gt;"},"properties":{"noteIndex":0},"schema":"https://github.com/citation-style-language/schema/raw/master/csl-citation.json"}</w:instrText>
      </w:r>
      <w:r w:rsidR="00D27652">
        <w:fldChar w:fldCharType="separate"/>
      </w:r>
      <w:r w:rsidR="0087352A" w:rsidRPr="0087352A">
        <w:rPr>
          <w:noProof/>
          <w:vertAlign w:val="superscript"/>
        </w:rPr>
        <w:t>26</w:t>
      </w:r>
      <w:r w:rsidR="00D27652">
        <w:fldChar w:fldCharType="end"/>
      </w:r>
      <w:r w:rsidR="00195BD8">
        <w:t xml:space="preserve"> as the causal variant when generating a phenotype, allowing the variance explained to range from 0 to 50% across the simulations. For each of the 277 examples, we performed 200 simulations in which residual noise was resampled, and a test </w:t>
      </w:r>
      <w:r w:rsidR="00195BD8">
        <w:lastRenderedPageBreak/>
        <w:t xml:space="preserve">for interaction between the cis-acting variant detected in H2014 against all trans SNPs was performed. </w:t>
      </w:r>
    </w:p>
    <w:p w14:paraId="7F80C058" w14:textId="3E0CF2CF" w:rsidR="00195BD8" w:rsidRDefault="007B4C48" w:rsidP="00195BD8">
      <w:pPr>
        <w:pStyle w:val="BodyText"/>
      </w:pPr>
      <w:r>
        <w:rPr>
          <w:b/>
          <w:bCs/>
        </w:rPr>
        <w:t>Scenario 3</w:t>
      </w:r>
      <w:r w:rsidR="00195BD8" w:rsidRPr="009654A9">
        <w:rPr>
          <w:b/>
          <w:bCs/>
        </w:rPr>
        <w:t xml:space="preserve">: </w:t>
      </w:r>
      <w:r w:rsidR="00195BD8">
        <w:t xml:space="preserve">We then built upon </w:t>
      </w:r>
      <w:r>
        <w:t>Scenario</w:t>
      </w:r>
      <w:r w:rsidR="00195BD8">
        <w:t xml:space="preserve"> </w:t>
      </w:r>
      <w:r>
        <w:t>2</w:t>
      </w:r>
      <w:r w:rsidR="00195BD8">
        <w:t xml:space="preserve"> further. We again used the 277 cis-trans interaction examples from H2014, but this time the causal variant explained a fixed amount of variance, based on what was found empirically in the eQTLGen analysis. Each of the 277 examples was repeated 200 times with resampled residual noise.</w:t>
      </w:r>
    </w:p>
    <w:p w14:paraId="4092722B" w14:textId="77777777" w:rsidR="00195BD8" w:rsidRPr="00195BD8" w:rsidRDefault="00195BD8" w:rsidP="00195BD8">
      <w:pPr>
        <w:pStyle w:val="BodyText"/>
      </w:pPr>
    </w:p>
    <w:p w14:paraId="2BC3E595" w14:textId="77777777" w:rsidR="00C5195D" w:rsidRDefault="00EE1D21">
      <w:pPr>
        <w:pStyle w:val="Heading3"/>
      </w:pPr>
      <w:bookmarkStart w:id="16" w:name="cis-adjustment-simulations"/>
      <w:r w:rsidRPr="00A77B67">
        <w:rPr>
          <w:i/>
        </w:rPr>
        <w:t>Cis</w:t>
      </w:r>
      <w:r>
        <w:t>-adjustment simulations</w:t>
      </w:r>
      <w:bookmarkEnd w:id="16"/>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EE1D21">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17" w:name="sequence-data-simulations"/>
      <w:r>
        <w:t>Sequence data simulations</w:t>
      </w:r>
      <w:bookmarkEnd w:id="17"/>
    </w:p>
    <w:p w14:paraId="54CC1415" w14:textId="3C29A383" w:rsidR="00C5195D" w:rsidRDefault="00D27652">
      <w:pPr>
        <w:pStyle w:val="FirstParagraph"/>
      </w:pPr>
      <w:r w:rsidRPr="006C6F69">
        <w:t xml:space="preserve">We performed further simulations based on sequence data </w:t>
      </w:r>
      <w:bookmarkStart w:id="18" w:name="_Hlk31461718"/>
      <w:r w:rsidRPr="006C6F69">
        <w:t xml:space="preserve">to gauge the extent to which </w:t>
      </w:r>
      <w:bookmarkEnd w:id="18"/>
      <w:r w:rsidRPr="006C6F69">
        <w:t xml:space="preserve">adjusting for the fine-mapped additive effects could be insufficient due to imputation error of the causal variant. </w:t>
      </w:r>
      <w:r w:rsidR="00B37331">
        <w:t>Th</w:t>
      </w:r>
      <w:r w:rsidR="00336F62">
        <w:t xml:space="preserve">is </w:t>
      </w:r>
      <w:r w:rsidR="00B37331">
        <w:t xml:space="preserve">analysis follows largely the strategy described in Yang et al. </w:t>
      </w:r>
      <w:r w:rsidR="00336F62">
        <w:t>(</w:t>
      </w:r>
      <w:r w:rsidR="00B37331">
        <w:t>2015</w:t>
      </w:r>
      <w:r w:rsidR="006D067A">
        <w:t>)</w:t>
      </w:r>
      <w:r w:rsidR="006D067A">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6D067A">
        <w:fldChar w:fldCharType="separate"/>
      </w:r>
      <w:r w:rsidR="009A127E" w:rsidRPr="009A127E">
        <w:rPr>
          <w:noProof/>
          <w:vertAlign w:val="superscript"/>
        </w:rPr>
        <w:t>16</w:t>
      </w:r>
      <w:r w:rsidR="006D067A">
        <w:fldChar w:fldCharType="end"/>
      </w:r>
      <w:r w:rsidR="00B37331">
        <w:t xml:space="preserve"> using whole</w:t>
      </w:r>
      <w:r w:rsidR="00336F62">
        <w:t>-</w:t>
      </w:r>
      <w:r w:rsidR="00B37331">
        <w:t>genome sequence</w:t>
      </w:r>
      <w:r w:rsidR="00336F62">
        <w:t xml:space="preserve"> (WGS)</w:t>
      </w:r>
      <w:r w:rsidR="00B37331">
        <w:t xml:space="preserve"> data from the UK10K project</w:t>
      </w:r>
      <w:r w:rsidR="006D067A">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6D067A">
        <w:fldChar w:fldCharType="separate"/>
      </w:r>
      <w:r w:rsidR="009A127E" w:rsidRPr="009A127E">
        <w:rPr>
          <w:noProof/>
          <w:vertAlign w:val="superscript"/>
        </w:rPr>
        <w:t>19</w:t>
      </w:r>
      <w:r w:rsidR="006D067A">
        <w:fldChar w:fldCharType="end"/>
      </w:r>
      <w:r w:rsidR="00B37331">
        <w:t xml:space="preserve">. We randomly sampled a sequence variant on chromosome </w:t>
      </w:r>
      <w:r w:rsidR="00770080">
        <w:t>21</w:t>
      </w:r>
      <w:r w:rsidR="00B37331">
        <w:t xml:space="preserve"> as the causal variant and generated the phenotype based on the additive model described in the ALSPAC simulation above.</w:t>
      </w:r>
      <w:r w:rsidR="00336F62">
        <w:t xml:space="preserve"> We varied the variance explained by the causal variant from </w:t>
      </w:r>
      <w:r w:rsidR="00770080">
        <w:t>2</w:t>
      </w:r>
      <w:r w:rsidR="00336F62">
        <w:t xml:space="preserve">% to </w:t>
      </w:r>
      <w:r w:rsidR="00770080">
        <w:t>80</w:t>
      </w:r>
      <w:r w:rsidR="00336F62">
        <w:t xml:space="preserve">% and repeated the simulation </w:t>
      </w:r>
      <w:r w:rsidR="00770080">
        <w:t>540</w:t>
      </w:r>
      <w:r w:rsidR="00336F62">
        <w:t xml:space="preserve"> times for each setting.</w:t>
      </w:r>
      <w:r w:rsidR="00B37331">
        <w:t xml:space="preserve"> The analysis was performed using four</w:t>
      </w:r>
      <w:r w:rsidR="00336F62">
        <w:t xml:space="preserve"> different</w:t>
      </w:r>
      <w:r w:rsidR="00B37331">
        <w:t xml:space="preserve"> data sets</w:t>
      </w:r>
      <w:r w:rsidR="00336F62">
        <w:t xml:space="preserve">: </w:t>
      </w:r>
      <w:r w:rsidR="00B37331">
        <w:t xml:space="preserve">1) </w:t>
      </w:r>
      <w:r w:rsidR="00336F62">
        <w:t xml:space="preserve">WGS data of </w:t>
      </w:r>
      <w:r w:rsidR="00B37331">
        <w:t>a subset of variants in common with those on an Illumina CoreExome SNP array</w:t>
      </w:r>
      <w:r w:rsidR="00336F62">
        <w:t>;</w:t>
      </w:r>
      <w:r w:rsidR="00B37331">
        <w:t xml:space="preserve"> 2) data from imputing the CoreExome array genotypes to the HapMap 2 </w:t>
      </w:r>
      <w:r w:rsidR="00336F62">
        <w:t>references</w:t>
      </w:r>
      <w:r w:rsidR="002B59C8">
        <w:fldChar w:fldCharType="begin" w:fldLock="1"/>
      </w:r>
      <w:r w:rsidR="0087352A">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7&lt;/sup&gt;","plainTextFormattedCitation":"27","previouslyFormattedCitation":"&lt;sup&gt;25&lt;/sup&gt;"},"properties":{"noteIndex":0},"schema":"https://github.com/citation-style-language/schema/raw/master/csl-citation.json"}</w:instrText>
      </w:r>
      <w:r w:rsidR="002B59C8">
        <w:fldChar w:fldCharType="separate"/>
      </w:r>
      <w:r w:rsidR="0087352A" w:rsidRPr="0087352A">
        <w:rPr>
          <w:noProof/>
          <w:vertAlign w:val="superscript"/>
        </w:rPr>
        <w:t>27</w:t>
      </w:r>
      <w:r w:rsidR="002B59C8">
        <w:fldChar w:fldCharType="end"/>
      </w:r>
      <w:r w:rsidR="00B37331">
        <w:t xml:space="preserve">; </w:t>
      </w:r>
      <w:r w:rsidR="00336F62">
        <w:t xml:space="preserve">3) data from imputing the array data to </w:t>
      </w:r>
      <w:r w:rsidR="00B37331">
        <w:t>the 1000 Genomes Project</w:t>
      </w:r>
      <w:r w:rsidR="00336F62">
        <w:t xml:space="preserve"> references</w:t>
      </w:r>
      <w:r w:rsidR="002B59C8">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2B59C8">
        <w:fldChar w:fldCharType="separate"/>
      </w:r>
      <w:r w:rsidR="009A127E" w:rsidRPr="009A127E">
        <w:rPr>
          <w:noProof/>
          <w:vertAlign w:val="superscript"/>
        </w:rPr>
        <w:t>18</w:t>
      </w:r>
      <w:r w:rsidR="002B59C8">
        <w:fldChar w:fldCharType="end"/>
      </w:r>
      <w:r w:rsidR="00B37331">
        <w:t xml:space="preserve">; </w:t>
      </w:r>
      <w:r w:rsidR="00336F62">
        <w:t>4) the entire WGS data. In each data set, we first searched for the top associated variant based on an additive model and then tested the interaction effect between the top associated</w:t>
      </w:r>
      <w:r w:rsidR="00231F77">
        <w:t xml:space="preserve"> additive-effect</w:t>
      </w:r>
      <w:r w:rsidR="00336F62">
        <w:t xml:space="preserve"> variant and all variants on </w:t>
      </w:r>
      <w:r w:rsidR="002B59C8">
        <w:t>chromosome 22</w:t>
      </w:r>
      <w:r w:rsidR="00336F62">
        <w:t>.</w:t>
      </w:r>
    </w:p>
    <w:p w14:paraId="342B52C1" w14:textId="77777777" w:rsidR="00C5195D" w:rsidRDefault="00EE1D21">
      <w:pPr>
        <w:pStyle w:val="Heading3"/>
      </w:pPr>
      <w:bookmarkStart w:id="19" w:name="X7bc36fd54b8ba1f7c86668e6d4323f8c4ec43f4"/>
      <w:r>
        <w:lastRenderedPageBreak/>
        <w:t>Additive effect heterogeneity simulations</w:t>
      </w:r>
      <w:bookmarkEnd w:id="19"/>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A46AA5">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A46AA5">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A46AA5">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466D61EE" w14:textId="70E49AB0" w:rsidR="00C5195D" w:rsidRDefault="004E6CDE">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t>
      </w:r>
      <w:r w:rsidR="00062D1A">
        <w:t xml:space="preserve">with </w:t>
      </w:r>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framework we </w:t>
      </w:r>
      <w:r w:rsidR="00EE1D21">
        <w:t xml:space="preserve">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1DB13769" w14:textId="0B773045" w:rsidR="00C5195D" w:rsidRDefault="00EE1D21">
      <w:pPr>
        <w:pStyle w:val="FirstParagraph"/>
      </w:pPr>
      <w:r>
        <w:t>Across the simulations, we used 1000 samples</w:t>
      </w:r>
      <w:r w:rsidR="004E6CDE">
        <w:t xml:space="preserve"> and performed 500 replicates per scenario</w:t>
      </w:r>
    </w:p>
    <w:p w14:paraId="32A7794F" w14:textId="77777777" w:rsidR="00C5195D" w:rsidRDefault="00EE1D21">
      <w:pPr>
        <w:pStyle w:val="Heading2"/>
      </w:pPr>
      <w:bookmarkStart w:id="20" w:name="figures"/>
      <w:r>
        <w:lastRenderedPageBreak/>
        <w:t>Figures</w:t>
      </w:r>
      <w:bookmarkEnd w:id="20"/>
    </w:p>
    <w:p w14:paraId="5DE58E16" w14:textId="7C7A7586" w:rsidR="00C5195D" w:rsidRDefault="00CA4B99">
      <w:pPr>
        <w:pStyle w:val="CaptionedFigure"/>
      </w:pPr>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A88B949" w14:textId="3CFBE95B" w:rsidR="00C5195D" w:rsidRDefault="00EE1D21">
      <w:pPr>
        <w:pStyle w:val="ImageCaption"/>
      </w:pPr>
      <w:r>
        <w:t xml:space="preserve">Figure 1: Genomic inflation factors for each of the 501 SNP pairs that passed the significance filters in H2014. Values on the x-axis were calculated </w:t>
      </w:r>
      <w:r w:rsidR="009834D1">
        <w:t xml:space="preserve">by converting the median p-values for the 4 d.f. test to chi-square values with 1 d.f., </w:t>
      </w:r>
      <w:r w:rsidR="008535EB">
        <w:t>and dividing by the expected median 1 d.f. chi-square value of 0.455.</w:t>
      </w:r>
    </w:p>
    <w:p w14:paraId="7A38F072" w14:textId="45CFE458" w:rsidR="00C5195D" w:rsidRDefault="00425151">
      <w:pPr>
        <w:pStyle w:val="CaptionedFigure"/>
      </w:pPr>
      <w:r w:rsidRPr="00425151">
        <w:rPr>
          <w:noProof/>
        </w:rPr>
        <w:lastRenderedPageBreak/>
        <w:drawing>
          <wp:inline distT="0" distB="0" distL="0" distR="0" wp14:anchorId="6B3964B5" wp14:editId="4A6601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5610"/>
                    </a:xfrm>
                    <a:prstGeom prst="rect">
                      <a:avLst/>
                    </a:prstGeom>
                  </pic:spPr>
                </pic:pic>
              </a:graphicData>
            </a:graphic>
          </wp:inline>
        </w:drawing>
      </w:r>
    </w:p>
    <w:p w14:paraId="7ADA56E7" w14:textId="0911B428" w:rsidR="005B5C67" w:rsidRPr="005B5C67" w:rsidRDefault="00EE1D21" w:rsidP="005B5C67">
      <w:pPr>
        <w:pStyle w:val="ImageCaption"/>
        <w:rPr>
          <w:lang w:val="en-GB"/>
        </w:rPr>
      </w:pPr>
      <w:r>
        <w:t>Figure 2: Relationship between variance explained by the cis additive locus (x-axis) and genomic inflation factor for the interaction test statistic (y-axis)</w:t>
      </w:r>
      <w:r w:rsidR="00CA4B99">
        <w:t xml:space="preserve"> across three different simulation scenarios (rows of figures) as described in the Methods</w:t>
      </w:r>
      <w:r>
        <w:t xml:space="preserve">. Each point represents one simulation, where the genomic inflation factor was calculated from </w:t>
      </w:r>
      <w:r w:rsidR="00CA4B99">
        <w:t xml:space="preserve">approximately 500,000 </w:t>
      </w:r>
      <w:r>
        <w:t>interaction tests</w:t>
      </w:r>
      <w:r w:rsidR="00CA4B99">
        <w:t>.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eQTLGen analysis. Clusters of plots represent the variation in genomic inflation for a particular locus.</w:t>
      </w:r>
      <w:r w:rsidR="00113C37">
        <w:t xml:space="preserve"> We note that scenarios 2 and 3 appear to include loci that do not have systematic inflation, which is consistent with observations in Figure 1.</w:t>
      </w:r>
      <w:r w:rsidR="005B5C67">
        <w:t xml:space="preserve"> Note that the </w:t>
      </w:r>
      <w:r w:rsidR="005B5C67"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p>
    <w:p w14:paraId="756D37D4" w14:textId="2544D454" w:rsidR="00C5195D" w:rsidRDefault="00C5195D">
      <w:pPr>
        <w:pStyle w:val="ImageCaption"/>
      </w:pPr>
    </w:p>
    <w:p w14:paraId="7A03A7F0" w14:textId="5377CD06" w:rsidR="00C5195D" w:rsidRDefault="004860C5">
      <w:pPr>
        <w:pStyle w:val="CaptionedFigure"/>
      </w:pPr>
      <w:r w:rsidRPr="004860C5" w:rsidDel="004860C5">
        <w:lastRenderedPageBreak/>
        <w:t xml:space="preserve"> </w:t>
      </w:r>
      <w:r w:rsidR="00425151" w:rsidRPr="00425151">
        <w:rPr>
          <w:noProof/>
        </w:rPr>
        <w:t xml:space="preserve"> </w:t>
      </w:r>
      <w:r w:rsidR="00425151" w:rsidRPr="00425151">
        <w:rPr>
          <w:noProof/>
        </w:rPr>
        <w:drawing>
          <wp:inline distT="0" distB="0" distL="0" distR="0" wp14:anchorId="099CF52E" wp14:editId="41E3BE2A">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5610"/>
                    </a:xfrm>
                    <a:prstGeom prst="rect">
                      <a:avLst/>
                    </a:prstGeom>
                  </pic:spPr>
                </pic:pic>
              </a:graphicData>
            </a:graphic>
          </wp:inline>
        </w:drawing>
      </w:r>
    </w:p>
    <w:p w14:paraId="794E9FFD" w14:textId="16AE50BB" w:rsidR="00C5195D" w:rsidRDefault="00EE1D21">
      <w:pPr>
        <w:pStyle w:val="ImageCaption"/>
      </w:pPr>
      <w:r>
        <w:t xml:space="preserve">Figure 3: The number of independent and significant interaction terms under an additive model (y-axis) with respect to the </w:t>
      </w:r>
      <w:r w:rsidR="004860C5">
        <w:t xml:space="preserve">variance explained at the additive cis locus </w:t>
      </w:r>
      <w:r>
        <w:t xml:space="preserve">in the simulation (x-axis). </w:t>
      </w:r>
      <w:r w:rsidR="004860C5">
        <w:t xml:space="preserve">Rows of plots represent different simulation scenarios as depicted in Figure 2 and described in the methods. </w:t>
      </w:r>
      <w:r w:rsidR="000D32DB">
        <w:t xml:space="preserve">For visual clarity we </w:t>
      </w:r>
      <w:r>
        <w:t xml:space="preserve">binned </w:t>
      </w:r>
      <w:r w:rsidR="000D32DB">
        <w:t xml:space="preserve">the x-axis variable </w:t>
      </w:r>
      <w:r>
        <w:t xml:space="preserve">into 30 classes. Each </w:t>
      </w:r>
      <w:r w:rsidR="00D27FC5">
        <w:t xml:space="preserve">box </w:t>
      </w:r>
      <w:r>
        <w:t>represents the distribution of the number of discoveries for simulations within those bins.</w:t>
      </w:r>
    </w:p>
    <w:p w14:paraId="585CAC36" w14:textId="3F52E083" w:rsidR="00C5195D" w:rsidRDefault="000D32DB">
      <w:pPr>
        <w:pStyle w:val="CaptionedFigure"/>
      </w:pPr>
      <w:r w:rsidRPr="000D32DB" w:rsidDel="000D32DB">
        <w:lastRenderedPageBreak/>
        <w:t xml:space="preserve"> </w:t>
      </w:r>
      <w:r w:rsidR="00425151" w:rsidRPr="00425151">
        <w:rPr>
          <w:noProof/>
        </w:rPr>
        <w:drawing>
          <wp:inline distT="0" distB="0" distL="0" distR="0" wp14:anchorId="5340D907" wp14:editId="01B2556A">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5610"/>
                    </a:xfrm>
                    <a:prstGeom prst="rect">
                      <a:avLst/>
                    </a:prstGeom>
                  </pic:spPr>
                </pic:pic>
              </a:graphicData>
            </a:graphic>
          </wp:inline>
        </w:drawing>
      </w:r>
    </w:p>
    <w:p w14:paraId="764784D5" w14:textId="4CDA7FD7" w:rsidR="00C5195D" w:rsidRDefault="00EE1D21">
      <w:pPr>
        <w:pStyle w:val="ImageCaption"/>
      </w:pPr>
      <w:r>
        <w:t>Figure 4: Relationship between genomic inflation factor in the discovery (x-axis) and replication datasets (y-axis) where each point represents one</w:t>
      </w:r>
      <w:r w:rsidR="000D32DB">
        <w:t xml:space="preserve"> simulation replicate</w:t>
      </w:r>
      <w:r>
        <w:t>.</w:t>
      </w:r>
      <w:r w:rsidR="000D32DB">
        <w:t xml:space="preserve"> Rows of plots represent the simulation scenario (Methods).</w:t>
      </w:r>
    </w:p>
    <w:p w14:paraId="72F82F85" w14:textId="5E406BE3" w:rsidR="00721735" w:rsidRDefault="00721735" w:rsidP="005727FA">
      <w:pPr>
        <w:pStyle w:val="CaptionedFigure"/>
      </w:pPr>
    </w:p>
    <w:p w14:paraId="48D4ECC6" w14:textId="77452EF5" w:rsidR="00C5195D" w:rsidRDefault="00C5195D">
      <w:pPr>
        <w:pStyle w:val="ImageCaption"/>
      </w:pPr>
    </w:p>
    <w:p w14:paraId="2B8C45E4" w14:textId="27AF2598" w:rsidR="00C5195D" w:rsidRDefault="00425151">
      <w:pPr>
        <w:pStyle w:val="CaptionedFigure"/>
      </w:pPr>
      <w:r w:rsidRPr="00425151">
        <w:rPr>
          <w:noProof/>
        </w:rPr>
        <w:lastRenderedPageBreak/>
        <w:drawing>
          <wp:inline distT="0" distB="0" distL="0" distR="0" wp14:anchorId="1DFCE5AF" wp14:editId="6D7BAA6C">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6500"/>
                    </a:xfrm>
                    <a:prstGeom prst="rect">
                      <a:avLst/>
                    </a:prstGeom>
                  </pic:spPr>
                </pic:pic>
              </a:graphicData>
            </a:graphic>
          </wp:inline>
        </w:drawing>
      </w:r>
    </w:p>
    <w:p w14:paraId="3CC0C752" w14:textId="6877BB21" w:rsidR="003805C3" w:rsidRPr="003805C3" w:rsidRDefault="00EE1D21" w:rsidP="003805C3">
      <w:pPr>
        <w:pStyle w:val="ImageCaption"/>
      </w:pPr>
      <w:r>
        <w:t xml:space="preserve">Figure </w:t>
      </w:r>
      <w:r w:rsidR="002C4AA0">
        <w:t>5</w:t>
      </w:r>
      <w:r>
        <w:t xml:space="preserve">: Rate of replication of false positives in an independent dataset (y-axis) as a function of the </w:t>
      </w:r>
      <w:r w:rsidR="00583F24">
        <w:t xml:space="preserve">variance explained by the cis additive effect </w:t>
      </w:r>
      <w:r>
        <w:t>(x-axis). Colours represent the replication significance threshold used, where ‘experiment’ is the one used in H2014 (p &lt; 0.05/501), and Bonferroni and FDR pertain the multiple testing correction within simulation, as each simulation can give rise to multiple independent false positives.</w:t>
      </w:r>
      <w:r w:rsidR="003805C3" w:rsidRPr="003805C3">
        <w:t xml:space="preserve"> </w:t>
      </w:r>
      <w:r w:rsidR="00583F24">
        <w:t xml:space="preserve">Columns </w:t>
      </w:r>
      <w:r w:rsidR="003805C3" w:rsidRPr="003805C3">
        <w:t>of plots represent the simulation scenario (Methods).</w:t>
      </w:r>
      <w:r w:rsidR="00583F24">
        <w:t xml:space="preserve"> </w:t>
      </w:r>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3"/>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5452CEC2" w:rsidR="00C5195D" w:rsidRDefault="00EE1D21">
      <w:pPr>
        <w:pStyle w:val="ImageCaption"/>
      </w:pPr>
      <w:r>
        <w:t xml:space="preserve">Figure </w:t>
      </w:r>
      <w:r w:rsidR="002C4AA0">
        <w:t>6</w:t>
      </w:r>
      <w:r>
        <w:t xml:space="preserve">: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4"/>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07D2C64A" w:rsidR="00C5195D" w:rsidRDefault="00EE1D21">
      <w:pPr>
        <w:pStyle w:val="ImageCaption"/>
      </w:pPr>
      <w:r>
        <w:t xml:space="preserve">Figure </w:t>
      </w:r>
      <w:r w:rsidR="002C4AA0">
        <w:t>7</w:t>
      </w:r>
      <w:r>
        <w:t>: Genomic inflation factors (y-axis) estimated for interaction test statistics across a range of values for the variance explained by the additive effect (x-axis). Each line (colours)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5"/>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3C0DC83E" w:rsidR="00D229D5" w:rsidRDefault="00EE1D21">
      <w:pPr>
        <w:pStyle w:val="ImageCaption"/>
      </w:pPr>
      <w:r>
        <w:t xml:space="preserve">Figure </w:t>
      </w:r>
      <w:r w:rsidR="002C4AA0">
        <w:t>8</w:t>
      </w:r>
      <w:r>
        <w:t>: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w:t>
      </w:r>
    </w:p>
    <w:p w14:paraId="711A37E2" w14:textId="77777777" w:rsidR="00D229D5" w:rsidRDefault="00D229D5" w:rsidP="00D229D5">
      <w:pPr>
        <w:pStyle w:val="BodyText"/>
      </w:pPr>
      <w:r>
        <w:br w:type="page"/>
      </w:r>
    </w:p>
    <w:p w14:paraId="539FDCAD" w14:textId="1706DDD1" w:rsidR="007B1008" w:rsidRPr="007B1008" w:rsidRDefault="007B1008" w:rsidP="00EF7723">
      <w:pPr>
        <w:pStyle w:val="Heading2"/>
        <w:rPr>
          <w:sz w:val="20"/>
          <w:szCs w:val="20"/>
        </w:rPr>
      </w:pPr>
      <w:r w:rsidRPr="007C3FEF">
        <w:lastRenderedPageBreak/>
        <w:t xml:space="preserve">Appendix: </w:t>
      </w:r>
      <w:r>
        <w:t>D</w:t>
      </w:r>
      <w:r w:rsidRPr="007C3FEF">
        <w:t xml:space="preserve">istribution of a test </w:t>
      </w:r>
      <w:r>
        <w:t xml:space="preserve">statistic </w:t>
      </w:r>
      <w:r w:rsidRPr="007C3FEF">
        <w:t xml:space="preserve">for interaction </w:t>
      </w:r>
      <w:r>
        <w:t>effects</w:t>
      </w:r>
      <w:r w:rsidRPr="007C3FEF">
        <w:t xml:space="preserve"> under </w:t>
      </w:r>
      <w:r>
        <w:t xml:space="preserve">an </w:t>
      </w:r>
      <w:r w:rsidRPr="007C3FEF">
        <w:t>additiv</w:t>
      </w:r>
      <w:r>
        <w:t>e model</w:t>
      </w:r>
    </w:p>
    <w:p w14:paraId="0DEF6053" w14:textId="43C80F21" w:rsidR="007B1008" w:rsidRPr="007C3FEF" w:rsidRDefault="007B1008" w:rsidP="007B1008">
      <w:pPr>
        <w:rPr>
          <w:rFonts w:cstheme="majorHAnsi"/>
        </w:rPr>
      </w:pPr>
      <w:r w:rsidRPr="007C3FEF">
        <w:rPr>
          <w:rFonts w:cstheme="majorHAnsi"/>
        </w:rPr>
        <w:t>We consider 3 loci, where locus 1 is causal but not observed, locus 2 is correlated</w:t>
      </w:r>
      <w:r>
        <w:rPr>
          <w:rFonts w:cstheme="majorHAnsi"/>
        </w:rPr>
        <w:t xml:space="preserve"> to locus 1</w:t>
      </w:r>
      <w:r w:rsidRPr="007C3FEF">
        <w:rPr>
          <w:rFonts w:cstheme="majorHAnsi"/>
        </w:rPr>
        <w:t xml:space="preserve"> by LD</w:t>
      </w:r>
      <w:r>
        <w:rPr>
          <w:rFonts w:cstheme="majorHAnsi"/>
        </w:rPr>
        <w:t>,</w:t>
      </w:r>
      <w:r w:rsidRPr="007C3FEF">
        <w:rPr>
          <w:rFonts w:cstheme="majorHAnsi"/>
        </w:rPr>
        <w:t xml:space="preserve"> and locus 3 is uncorrelated</w:t>
      </w:r>
      <w:r>
        <w:rPr>
          <w:rFonts w:cstheme="majorHAnsi"/>
        </w:rPr>
        <w:t xml:space="preserve"> to either locus 1 or locus 2</w:t>
      </w:r>
      <w:r w:rsidRPr="007C3FEF">
        <w:rPr>
          <w:rFonts w:cstheme="majorHAnsi"/>
        </w:rPr>
        <w:t>. We consider a haploid system to keep the calculation as simple as possible.</w:t>
      </w:r>
      <w:r>
        <w:rPr>
          <w:rFonts w:cstheme="majorHAnsi"/>
        </w:rPr>
        <w:t xml:space="preserve"> Let </w:t>
      </w:r>
      <m:oMath>
        <m:sSub>
          <m:sSubPr>
            <m:ctrlPr>
              <w:rPr>
                <w:rFonts w:ascii="Cambria Math" w:hAnsi="Cambria Math" w:cstheme="majorHAnsi"/>
                <w:i/>
                <w:vertAlign w:val="subscript"/>
              </w:rPr>
            </m:ctrlPr>
          </m:sSubPr>
          <m:e>
            <m:r>
              <w:rPr>
                <w:rFonts w:ascii="Cambria Math" w:hAnsi="Cambria Math" w:cstheme="majorHAnsi"/>
              </w:rPr>
              <m:t>y</m:t>
            </m:r>
            <m:ctrlPr>
              <w:rPr>
                <w:rFonts w:ascii="Cambria Math" w:hAnsi="Cambria Math" w:cstheme="majorHAnsi"/>
                <w:i/>
              </w:rPr>
            </m:ctrlPr>
          </m:e>
          <m:sub>
            <m:r>
              <w:rPr>
                <w:rFonts w:ascii="Cambria Math" w:hAnsi="Cambria Math" w:cstheme="majorHAnsi"/>
                <w:vertAlign w:val="subscript"/>
              </w:rPr>
              <m:t>i</m:t>
            </m:r>
          </m:sub>
        </m:sSub>
      </m:oMath>
      <w:r>
        <w:rPr>
          <w:rFonts w:cstheme="majorHAnsi"/>
        </w:rPr>
        <w:t xml:space="preserve"> be the allelic dosage (which can take values of 0 or 1) at locus </w:t>
      </w:r>
      <m:oMath>
        <m:r>
          <w:rPr>
            <w:rFonts w:ascii="Cambria Math" w:hAnsi="Cambria Math" w:cstheme="majorHAnsi"/>
          </w:rPr>
          <m:t>i</m:t>
        </m:r>
      </m:oMath>
      <w:r>
        <w:rPr>
          <w:rFonts w:cstheme="majorHAnsi"/>
        </w:rPr>
        <w:t xml:space="preserve">, with </w:t>
      </w:r>
      <m:oMath>
        <m:r>
          <w:rPr>
            <w:rFonts w:ascii="Cambria Math" w:hAnsi="Cambria Math" w:cstheme="majorHAnsi"/>
          </w:rPr>
          <m:t>E</m:t>
        </m:r>
        <m:d>
          <m:dPr>
            <m:ctrlPr>
              <w:rPr>
                <w:rFonts w:ascii="Cambria Math" w:hAnsi="Cambria Math" w:cstheme="majorHAnsi"/>
                <w:i/>
              </w:rPr>
            </m:ctrlPr>
          </m:dPr>
          <m:e>
            <m:sSub>
              <m:sSubPr>
                <m:ctrlPr>
                  <w:rPr>
                    <w:rFonts w:ascii="Cambria Math" w:hAnsi="Cambria Math" w:cstheme="majorHAnsi"/>
                    <w:i/>
                    <w:vertAlign w:val="subscript"/>
                  </w:rPr>
                </m:ctrlPr>
              </m:sSubPr>
              <m:e>
                <m:r>
                  <w:rPr>
                    <w:rFonts w:ascii="Cambria Math" w:hAnsi="Cambria Math" w:cstheme="majorHAnsi"/>
                  </w:rPr>
                  <m:t>y</m:t>
                </m:r>
                <m:ctrlPr>
                  <w:rPr>
                    <w:rFonts w:ascii="Cambria Math" w:hAnsi="Cambria Math" w:cstheme="majorHAnsi"/>
                    <w:i/>
                  </w:rPr>
                </m:ctrlPr>
              </m:e>
              <m:sub>
                <m:r>
                  <w:rPr>
                    <w:rFonts w:ascii="Cambria Math" w:hAnsi="Cambria Math" w:cstheme="majorHAnsi"/>
                    <w:vertAlign w:val="subscript"/>
                  </w:rPr>
                  <m:t>i</m:t>
                </m:r>
              </m:sub>
            </m:sSub>
          </m:e>
        </m:d>
        <m:r>
          <w:rPr>
            <w:rFonts w:ascii="Cambria Math" w:hAnsi="Cambria Math" w:cstheme="majorHAnsi"/>
          </w:rPr>
          <m:t>=</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i</m:t>
            </m:r>
          </m:sub>
        </m:sSub>
      </m:oMath>
      <w:r w:rsidRPr="007C3FEF">
        <w:rPr>
          <w:rFonts w:cstheme="majorHAnsi"/>
        </w:rPr>
        <w:t xml:space="preserve"> </w:t>
      </w:r>
      <w:r>
        <w:rPr>
          <w:rFonts w:cstheme="majorHAnsi"/>
        </w:rPr>
        <w:t xml:space="preserve">where the locus </w:t>
      </w:r>
      <m:oMath>
        <m:r>
          <w:rPr>
            <w:rFonts w:ascii="Cambria Math" w:hAnsi="Cambria Math" w:cstheme="majorHAnsi"/>
          </w:rPr>
          <m:t>i</m:t>
        </m:r>
        <m:r>
          <m:rPr>
            <m:sty m:val="p"/>
          </m:rPr>
          <w:rPr>
            <w:rFonts w:ascii="Cambria Math" w:hAnsi="Cambria Math" w:cstheme="majorHAnsi" w:hint="eastAsia"/>
          </w:rPr>
          <m:t>∈</m:t>
        </m:r>
        <m:r>
          <m:rPr>
            <m:sty m:val="p"/>
          </m:rPr>
          <w:rPr>
            <w:rFonts w:ascii="Cambria Math" w:hAnsi="Cambria Math" w:cstheme="majorHAnsi" w:hint="eastAsia"/>
          </w:rPr>
          <m:t>{</m:t>
        </m:r>
        <m:r>
          <w:rPr>
            <w:rFonts w:ascii="Cambria Math" w:hAnsi="Cambria Math" w:cstheme="majorHAnsi"/>
          </w:rPr>
          <m:t>1,2,3}</m:t>
        </m:r>
      </m:oMath>
      <w:r w:rsidRPr="007C3FEF">
        <w:rPr>
          <w:rFonts w:cstheme="majorHAnsi"/>
        </w:rPr>
        <w:t>.</w:t>
      </w:r>
    </w:p>
    <w:p w14:paraId="080BB228" w14:textId="334201CA" w:rsidR="007B1008" w:rsidRDefault="007B1008" w:rsidP="007B1008">
      <w:pPr>
        <w:rPr>
          <w:rFonts w:cstheme="majorHAnsi"/>
        </w:rPr>
      </w:pPr>
      <w:r>
        <w:rPr>
          <w:rFonts w:cstheme="majorHAnsi"/>
        </w:rPr>
        <w:t xml:space="preserve">For LD parameter </w:t>
      </w:r>
      <m:oMath>
        <m:r>
          <w:rPr>
            <w:rFonts w:ascii="Cambria Math" w:hAnsi="Cambria Math" w:cstheme="majorHAnsi"/>
          </w:rPr>
          <m:t>D</m:t>
        </m:r>
      </m:oMath>
      <w:r>
        <w:rPr>
          <w:rFonts w:cstheme="majorHAnsi"/>
        </w:rPr>
        <w:t>, t</w:t>
      </w:r>
      <w:r w:rsidRPr="007C3FEF">
        <w:rPr>
          <w:rFonts w:cstheme="majorHAnsi"/>
        </w:rPr>
        <w:t>he haplotype frequencies for loci 1 and 2 are</w:t>
      </w:r>
    </w:p>
    <w:p w14:paraId="620D833E" w14:textId="66167ECF" w:rsidR="007B1008" w:rsidRPr="007B1008" w:rsidRDefault="00A46AA5"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0</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3B70C75A" w14:textId="6D6833BE" w:rsidR="007B1008" w:rsidRPr="007B1008" w:rsidRDefault="00A46AA5"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1</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709C9BC3" w14:textId="07379685" w:rsidR="007B1008" w:rsidRPr="007B1008" w:rsidRDefault="00A46AA5"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43108066" w14:textId="6D2EC161" w:rsidR="007B1008" w:rsidRPr="007B1008" w:rsidRDefault="00A46AA5"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52B7F106" w14:textId="064B6EBD" w:rsidR="007B1008" w:rsidRPr="007C3FEF" w:rsidRDefault="007B1008" w:rsidP="007B1008">
      <w:pPr>
        <w:rPr>
          <w:rFonts w:cstheme="majorHAnsi"/>
        </w:rPr>
      </w:pPr>
      <w:r w:rsidRPr="007C3FEF">
        <w:rPr>
          <w:rFonts w:cstheme="majorHAnsi"/>
        </w:rPr>
        <w:t xml:space="preserve">The LD correlation between loci 1 and 2 is </w:t>
      </w:r>
      <m:oMath>
        <m:sSup>
          <m:sSupPr>
            <m:ctrlPr>
              <w:rPr>
                <w:rFonts w:ascii="Cambria Math" w:hAnsi="Cambria Math" w:cstheme="majorHAnsi"/>
                <w:i/>
                <w:vertAlign w:val="subscript"/>
              </w:rPr>
            </m:ctrlPr>
          </m:sSupPr>
          <m:e>
            <m:r>
              <w:rPr>
                <w:rFonts w:ascii="Cambria Math" w:hAnsi="Cambria Math" w:cstheme="majorHAnsi"/>
              </w:rPr>
              <m:t>r</m:t>
            </m:r>
            <m:ctrlPr>
              <w:rPr>
                <w:rFonts w:ascii="Cambria Math" w:hAnsi="Cambria Math" w:cstheme="majorHAnsi"/>
                <w:i/>
              </w:rPr>
            </m:ctrlPr>
          </m:e>
          <m:sup>
            <m:r>
              <w:rPr>
                <w:rFonts w:ascii="Cambria Math" w:hAnsi="Cambria Math" w:cstheme="majorHAnsi"/>
                <w:vertAlign w:val="subscript"/>
              </w:rPr>
              <m:t>12</m:t>
            </m:r>
          </m:sup>
        </m:sSup>
        <m:r>
          <w:rPr>
            <w:rFonts w:ascii="Cambria Math" w:hAnsi="Cambria Math" w:cstheme="majorHAnsi"/>
          </w:rPr>
          <m:t>=D</m:t>
        </m:r>
        <m:r>
          <m:rPr>
            <m:lit/>
          </m:rPr>
          <w:rPr>
            <w:rFonts w:ascii="Cambria Math" w:hAnsi="Cambria Math" w:cstheme="majorHAnsi"/>
          </w:rPr>
          <m:t>/</m:t>
        </m:r>
        <m:rad>
          <m:radPr>
            <m:degHide m:val="1"/>
            <m:ctrlPr>
              <w:rPr>
                <w:rFonts w:ascii="Cambria Math" w:hAnsi="Cambria Math" w:cstheme="majorHAnsi"/>
              </w:rPr>
            </m:ctrlPr>
          </m:radPr>
          <m:deg>
            <m:ctrlPr>
              <w:rPr>
                <w:rFonts w:ascii="Cambria Math" w:hAnsi="Cambria Math" w:cstheme="majorHAnsi"/>
                <w:i/>
              </w:rPr>
            </m:ctrlPr>
          </m:deg>
          <m:e>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e>
        </m:rad>
      </m:oMath>
      <w:r w:rsidRPr="007C3FEF">
        <w:rPr>
          <w:rFonts w:cstheme="majorHAnsi"/>
        </w:rPr>
        <w:t>. From these parameters, we can quantify the expected value at the causal variant as a function of the observed values at the linked and unlinked loci.</w:t>
      </w:r>
    </w:p>
    <w:p w14:paraId="75A64D51" w14:textId="77777777" w:rsidR="007B1008" w:rsidRPr="00AE401A" w:rsidRDefault="007B1008" w:rsidP="007B1008">
      <w:pPr>
        <w:rPr>
          <w:rFonts w:cstheme="majorHAnsi"/>
        </w:rPr>
      </w:pPr>
      <w:r w:rsidRPr="00AE401A">
        <w:rPr>
          <w:rFonts w:cstheme="majorHAnsi"/>
        </w:rPr>
        <w:t>y</w:t>
      </w:r>
      <w:r w:rsidRPr="00AE401A">
        <w:rPr>
          <w:rFonts w:cstheme="majorHAnsi"/>
          <w:vertAlign w:val="subscript"/>
        </w:rPr>
        <w:t>2</w:t>
      </w:r>
      <w:r w:rsidRPr="00AE401A">
        <w:rPr>
          <w:rFonts w:cstheme="majorHAnsi"/>
        </w:rPr>
        <w:tab/>
        <w:t>y</w:t>
      </w:r>
      <w:r w:rsidRPr="00AE401A">
        <w:rPr>
          <w:rFonts w:cstheme="majorHAnsi"/>
          <w:vertAlign w:val="subscript"/>
        </w:rPr>
        <w:t>3</w:t>
      </w:r>
      <w:r w:rsidRPr="00AE401A">
        <w:rPr>
          <w:rFonts w:cstheme="majorHAnsi"/>
          <w:vertAlign w:val="subscript"/>
        </w:rPr>
        <w:tab/>
      </w:r>
      <w:r w:rsidRPr="00AE401A">
        <w:rPr>
          <w:rFonts w:cstheme="majorHAnsi"/>
        </w:rPr>
        <w:t>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 y</w:t>
      </w:r>
      <w:r w:rsidRPr="00AE401A">
        <w:rPr>
          <w:rFonts w:cstheme="majorHAnsi"/>
          <w:vertAlign w:val="subscript"/>
        </w:rPr>
        <w:t>3</w:t>
      </w:r>
      <w:r w:rsidRPr="00AE401A">
        <w:rPr>
          <w:rFonts w:cstheme="majorHAnsi"/>
        </w:rPr>
        <w:t>) = 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w:t>
      </w:r>
    </w:p>
    <w:p w14:paraId="07F109FA" w14:textId="77777777" w:rsidR="007B1008" w:rsidRPr="00AE401A" w:rsidRDefault="007B1008" w:rsidP="007B1008">
      <w:pPr>
        <w:rPr>
          <w:rFonts w:cstheme="majorHAnsi"/>
        </w:rPr>
      </w:pPr>
      <w:r w:rsidRPr="00AE401A">
        <w:rPr>
          <w:rFonts w:cstheme="majorHAnsi"/>
        </w:rPr>
        <w:t>0</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1</w:t>
      </w:r>
      <w:r w:rsidRPr="00AE401A">
        <w:rPr>
          <w:rFonts w:cstheme="majorHAnsi"/>
        </w:rPr>
        <w:t>)</w:t>
      </w:r>
    </w:p>
    <w:p w14:paraId="45185E83" w14:textId="77777777" w:rsidR="007B1008" w:rsidRPr="00AE401A" w:rsidRDefault="007B1008" w:rsidP="007B1008">
      <w:pPr>
        <w:rPr>
          <w:rFonts w:cstheme="majorHAnsi"/>
        </w:rPr>
      </w:pPr>
      <w:r w:rsidRPr="00AE401A">
        <w:rPr>
          <w:rFonts w:cstheme="majorHAnsi"/>
        </w:rPr>
        <w:t>0</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2</w:t>
      </w:r>
      <w:r w:rsidRPr="00AE401A">
        <w:rPr>
          <w:rFonts w:cstheme="majorHAnsi"/>
        </w:rPr>
        <w:t>)</w:t>
      </w:r>
    </w:p>
    <w:p w14:paraId="52EEA540" w14:textId="77777777" w:rsidR="007B1008" w:rsidRPr="00AE401A" w:rsidRDefault="007B1008" w:rsidP="007B1008">
      <w:pPr>
        <w:rPr>
          <w:rFonts w:cstheme="majorHAnsi"/>
        </w:rPr>
      </w:pPr>
      <w:r w:rsidRPr="00AE401A">
        <w:rPr>
          <w:rFonts w:cstheme="majorHAnsi"/>
        </w:rPr>
        <w:t>1</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2F789AAB" w14:textId="16E3FFA9" w:rsidR="007B1008" w:rsidRPr="00EF7723" w:rsidRDefault="007B1008" w:rsidP="007B1008">
      <w:pPr>
        <w:rPr>
          <w:rFonts w:cstheme="majorHAnsi"/>
          <w:vertAlign w:val="subscript"/>
        </w:rPr>
      </w:pPr>
      <w:r w:rsidRPr="00AE401A">
        <w:rPr>
          <w:rFonts w:cstheme="majorHAnsi"/>
        </w:rPr>
        <w:t xml:space="preserve">1  </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40D24D17" w14:textId="77777777" w:rsidR="007B1008" w:rsidRPr="007C3FEF" w:rsidRDefault="007B1008" w:rsidP="007B1008">
      <w:pPr>
        <w:rPr>
          <w:rFonts w:cstheme="majorHAnsi"/>
        </w:rPr>
      </w:pPr>
      <w:r w:rsidRPr="00AE401A">
        <w:rPr>
          <w:rFonts w:cstheme="majorHAnsi"/>
        </w:rPr>
        <w:t>Note that there is no main effect of the unlinked locus (y</w:t>
      </w:r>
      <w:r w:rsidRPr="00AE401A">
        <w:rPr>
          <w:rFonts w:cstheme="majorHAnsi"/>
          <w:vertAlign w:val="subscript"/>
        </w:rPr>
        <w:t>3</w:t>
      </w:r>
      <w:r w:rsidRPr="00AE401A">
        <w:rPr>
          <w:rFonts w:cstheme="majorHAnsi"/>
        </w:rPr>
        <w:t>), nor an interaction between the linked and unlinked loci (y</w:t>
      </w:r>
      <w:r w:rsidRPr="00AE401A">
        <w:rPr>
          <w:rFonts w:cstheme="majorHAnsi"/>
          <w:vertAlign w:val="subscript"/>
        </w:rPr>
        <w:t>2</w:t>
      </w:r>
      <w:r w:rsidRPr="00AE401A">
        <w:rPr>
          <w:rFonts w:cstheme="majorHAnsi"/>
        </w:rPr>
        <w:t xml:space="preserve"> and y</w:t>
      </w:r>
      <w:r w:rsidRPr="00AE401A">
        <w:rPr>
          <w:rFonts w:cstheme="majorHAnsi"/>
          <w:vertAlign w:val="subscript"/>
        </w:rPr>
        <w:t>3</w:t>
      </w:r>
      <w:r w:rsidRPr="00AE401A">
        <w:rPr>
          <w:rFonts w:cstheme="majorHAnsi"/>
        </w:rPr>
        <w:t>), consistent with the claim of de los Campos et al. (2019).</w:t>
      </w:r>
    </w:p>
    <w:p w14:paraId="5EE44352" w14:textId="77777777" w:rsidR="007B1008" w:rsidRDefault="007B1008" w:rsidP="007B1008">
      <w:pPr>
        <w:pStyle w:val="BodyText"/>
      </w:pPr>
      <w:r>
        <w:t xml:space="preserve">For a phenotype </w:t>
      </w:r>
      <w:r w:rsidRPr="006506A8">
        <w:rPr>
          <w:i/>
        </w:rPr>
        <w:t>Z</w:t>
      </w:r>
      <w:r>
        <w:t xml:space="preserv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75F78411" w14:textId="77777777" w:rsidR="007B1008" w:rsidRDefault="00A46AA5"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odel a: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r>
                  <w:rPr>
                    <w:rFonts w:ascii="Cambria Math" w:hAnsi="Cambria Math"/>
                  </w:rPr>
                  <m:t>Model b: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3</m:t>
                        </m:r>
                      </m:sub>
                    </m:sSub>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339273DE" w14:textId="77777777" w:rsidR="007B1008" w:rsidRDefault="007B1008" w:rsidP="007B1008">
      <w:pPr>
        <w:pStyle w:val="FirstParagraph"/>
      </w:pPr>
      <w:r>
        <w:t xml:space="preserve">with th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t xml:space="preserve"> regression coefficient from the full (model b) and reduced model (model a). In this haploid example and a single additive by additive interaction term, the interaction test statistic is</w:t>
      </w:r>
    </w:p>
    <w:p w14:paraId="1473D083" w14:textId="77777777" w:rsidR="007B1008" w:rsidRDefault="00A46AA5" w:rsidP="007B1008">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3A12E24B" w14:textId="77777777" w:rsidR="007B1008" w:rsidRDefault="007B1008" w:rsidP="007B1008">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t>
      </w:r>
    </w:p>
    <w:p w14:paraId="018033A3" w14:textId="77777777" w:rsidR="007B1008" w:rsidRPr="00C32B5E" w:rsidRDefault="007B1008" w:rsidP="007B1008">
      <w:pPr>
        <w:pStyle w:val="FirstParagraph"/>
      </w:pPr>
      <w:r w:rsidRPr="00AE401A">
        <w:lastRenderedPageBreak/>
        <w:t xml:space="preserve">Now assume that the phenotype of interest is solely a function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E401A">
        <w:t xml:space="preserve">, i.e. </w:t>
      </w:r>
      <m:oMath>
        <m:r>
          <w:rPr>
            <w:rFonts w:ascii="Cambria Math" w:hAnsi="Cambria Math"/>
          </w:rPr>
          <m:t>Z=</m:t>
        </m:r>
        <m:r>
          <m:rPr>
            <m:sty m:val="p"/>
          </m:rPr>
          <w:rPr>
            <w:rFonts w:ascii="Cambria Math" w:hAnsi="Cambria Math"/>
          </w:rPr>
          <m:t>β</m:t>
        </m:r>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r>
          <w:rPr>
            <w:rFonts w:ascii="Cambria Math" w:hAnsi="Cambria Math"/>
          </w:rPr>
          <m:t>+e</m:t>
        </m:r>
      </m:oMath>
      <w:r>
        <w:t xml:space="preserve">, </w:t>
      </w:r>
      <w:r w:rsidRPr="00AE401A">
        <w:t xml:space="preserve">and further that the additive effect of locus 1 is so large that </w:t>
      </w:r>
      <m:oMath>
        <m:r>
          <w:rPr>
            <w:rFonts w:ascii="Cambria Math" w:hAnsi="Cambria Math"/>
          </w:rPr>
          <m:t>Z=</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oMath>
      <w:r w:rsidRPr="00AE401A">
        <w:t xml:space="preserve">. Therefore the distribution of </w:t>
      </w:r>
      <m:oMath>
        <m:r>
          <w:rPr>
            <w:rFonts w:ascii="Cambria Math" w:hAnsi="Cambria Math"/>
          </w:rPr>
          <m:t>Z</m:t>
        </m:r>
      </m:oMath>
      <w:r w:rsidRPr="00AE401A">
        <w:t xml:space="preserve"> is binomial.</w:t>
      </w:r>
    </w:p>
    <w:p w14:paraId="2E49A645" w14:textId="77777777" w:rsidR="007B1008" w:rsidRDefault="007B1008" w:rsidP="007B1008">
      <w:pPr>
        <w:pStyle w:val="FirstParagraph"/>
      </w:pPr>
      <w:r>
        <w:t xml:space="preserve">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5A7C656E" w14:textId="77777777" w:rsidR="007B1008" w:rsidRDefault="00A46AA5" w:rsidP="007B1008">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j(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714C136C" w14:textId="77777777" w:rsidR="007B1008" w:rsidRDefault="007B1008" w:rsidP="007B1008">
      <w:pPr>
        <w:pStyle w:val="FirstParagraph"/>
      </w:pPr>
    </w:p>
    <w:p w14:paraId="0E921252" w14:textId="77777777" w:rsidR="007B1008" w:rsidRDefault="007B1008" w:rsidP="007B1008">
      <w:pPr>
        <w:pStyle w:val="FirstParagraph"/>
      </w:pPr>
      <w:r w:rsidRPr="00AD3FF0">
        <w:t xml:space="preserve">The above </w:t>
      </w:r>
      <w:r w:rsidRPr="00AD3FF0">
        <w:rPr>
          <w:i/>
        </w:rPr>
        <w:t>F</w:t>
      </w:r>
      <w:r w:rsidRPr="00AD3FF0">
        <w:rPr>
          <w:i/>
          <w:vertAlign w:val="subscript"/>
        </w:rPr>
        <w:t>a,b</w:t>
      </w:r>
      <w:r w:rsidRPr="00AD3FF0">
        <w:t xml:space="preserve"> statistic is equivalent to the statistic </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sidRPr="00AD3FF0">
        <w:t>/var(</w:t>
      </w:r>
      <m:oMath>
        <m:r>
          <w:rPr>
            <w:rFonts w:ascii="Cambria Math" w:hAnsi="Cambria Math"/>
          </w:rPr>
          <m:t>δ)</m:t>
        </m:r>
      </m:oMath>
      <w:r w:rsidRPr="00AD3FF0">
        <w:t xml:space="preserve"> with a test for interaction defined as</w:t>
      </w:r>
    </w:p>
    <w:p w14:paraId="14D57F7A" w14:textId="77777777" w:rsidR="007B1008" w:rsidRDefault="007B1008" w:rsidP="007B1008">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5D881AD3" w14:textId="77777777" w:rsidR="007B1008" w:rsidRDefault="007B1008" w:rsidP="007B1008">
      <w:pPr>
        <w:pStyle w:val="FirstParagraph"/>
        <w:rPr>
          <w:lang w:val="en-AU"/>
        </w:rPr>
      </w:pPr>
      <w:r>
        <w:t xml:space="preserve">with </w:t>
      </w:r>
      <m:oMath>
        <m:r>
          <w:rPr>
            <w:rFonts w:ascii="Cambria Math" w:hAnsi="Cambria Math"/>
          </w:rPr>
          <m:t>mean</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ij</m:t>
                </m:r>
              </m:sub>
            </m:sSub>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m:rPr>
            <m:lit/>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w:t>
      </w:r>
      <w:r w:rsidRPr="00AD3FF0">
        <w:rPr>
          <w:lang w:val="en-AU"/>
        </w:rPr>
        <w:t xml:space="preserve">The expectation of </w:t>
      </w:r>
      <w:r w:rsidRPr="00AD3FF0">
        <w:rPr>
          <w:rFonts w:ascii="Symbol" w:hAnsi="Symbol"/>
          <w:lang w:val="en-AU"/>
        </w:rPr>
        <w:t></w:t>
      </w:r>
      <w:r w:rsidRPr="00AD3FF0">
        <w:rPr>
          <w:rFonts w:ascii="Symbol" w:hAnsi="Symbol"/>
          <w:lang w:val="en-AU"/>
        </w:rPr>
        <w:t></w:t>
      </w:r>
      <w:r w:rsidRPr="00AD3FF0">
        <w:rPr>
          <w:lang w:val="en-AU"/>
        </w:rPr>
        <w:t xml:space="preserve">is 0, since from above, </w:t>
      </w:r>
      <m:oMath>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e>
        </m:d>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e>
        </m:d>
      </m:oMath>
      <w:r>
        <w:rPr>
          <w:lang w:val="en-AU"/>
        </w:rPr>
        <w:t xml:space="preserve"> </w:t>
      </w:r>
      <w:r w:rsidRPr="00AD3FF0">
        <w:rPr>
          <w:lang w:val="en-AU"/>
        </w:rPr>
        <w:t xml:space="preserve">does not depend on </w:t>
      </w:r>
      <m:oMath>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oMath>
      <w:r w:rsidRPr="00AD3FF0">
        <w:rPr>
          <w:lang w:val="en-AU"/>
        </w:rPr>
        <w:t xml:space="preserve">, so the expected mean values cancel out. We now calculate </w:t>
      </w:r>
    </w:p>
    <w:p w14:paraId="4979F0A3" w14:textId="77777777" w:rsidR="007B1008" w:rsidRDefault="007B1008" w:rsidP="007B1008">
      <w:pPr>
        <w:pStyle w:val="FirstParagraph"/>
        <w:rPr>
          <w:lang w:val="en-AU"/>
        </w:rPr>
      </w:pPr>
      <m:oMathPara>
        <m:oMath>
          <m:r>
            <w:rPr>
              <w:rFonts w:ascii="Cambria Math" w:hAnsi="Cambria Math"/>
              <w:lang w:val="en-AU"/>
            </w:rPr>
            <m:t>E</m:t>
          </m:r>
          <m:d>
            <m:dPr>
              <m:ctrlPr>
                <w:rPr>
                  <w:rFonts w:ascii="Cambria Math" w:hAnsi="Cambria Math"/>
                  <w:i/>
                  <w:lang w:val="en-AU"/>
                </w:rPr>
              </m:ctrlPr>
            </m:dPr>
            <m:e>
              <m:r>
                <w:rPr>
                  <w:rFonts w:ascii="Cambria Math" w:hAnsi="Cambria Math"/>
                  <w:lang w:val="en-AU"/>
                </w:rPr>
                <m:t>F</m:t>
              </m:r>
              <m:r>
                <w:rPr>
                  <w:rFonts w:ascii="Cambria Math" w:hAnsi="Cambria Math"/>
                  <w:vertAlign w:val="subscript"/>
                  <w:lang w:val="en-AU"/>
                </w:rPr>
                <m:t>a,b</m:t>
              </m:r>
            </m:e>
          </m:d>
          <m:r>
            <w:rPr>
              <w:rFonts w:ascii="Cambria Math" w:hAnsi="Cambria Math"/>
              <w:lang w:val="en-AU"/>
            </w:rPr>
            <m:t>=E</m:t>
          </m:r>
          <m:d>
            <m:dPr>
              <m:ctrlPr>
                <w:rPr>
                  <w:rFonts w:ascii="Cambria Math" w:hAnsi="Cambria Math"/>
                  <w:i/>
                  <w:lang w:val="en-AU"/>
                </w:rPr>
              </m:ctrlPr>
            </m:dPr>
            <m:e>
              <m:sSup>
                <m:sSupPr>
                  <m:ctrlPr>
                    <w:rPr>
                      <w:rFonts w:ascii="Cambria Math" w:hAnsi="Cambria Math"/>
                      <w:i/>
                      <w:lang w:val="en-AU"/>
                    </w:rPr>
                  </m:ctrlPr>
                </m:sSupPr>
                <m:e>
                  <m:r>
                    <m:rPr>
                      <m:sty m:val="p"/>
                    </m:rPr>
                    <w:rPr>
                      <w:rFonts w:ascii="Cambria Math" w:hAnsi="Cambria Math"/>
                      <w:lang w:val="en-AU"/>
                    </w:rPr>
                    <m:t>δ</m:t>
                  </m:r>
                </m:e>
                <m:sup>
                  <m:r>
                    <w:rPr>
                      <w:rFonts w:ascii="Cambria Math" w:hAnsi="Cambria Math"/>
                      <w:vertAlign w:val="superscript"/>
                      <w:lang w:val="en-AU"/>
                    </w:rPr>
                    <m:t>2</m:t>
                  </m:r>
                </m:sup>
              </m:sSup>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var</m:t>
          </m:r>
          <m:d>
            <m:dPr>
              <m:ctrlPr>
                <w:rPr>
                  <w:rFonts w:ascii="Cambria Math" w:hAnsi="Cambria Math"/>
                  <w:i/>
                  <w:lang w:val="en-AU"/>
                </w:rPr>
              </m:ctrlPr>
            </m:dPr>
            <m:e>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vertAlign w:val="subscript"/>
                      <w:lang w:val="en-AU"/>
                    </w:rPr>
                    <m:t>LM</m:t>
                  </m:r>
                </m:sub>
              </m:sSub>
            </m:e>
          </m:d>
        </m:oMath>
      </m:oMathPara>
    </w:p>
    <w:p w14:paraId="66116AD7" w14:textId="77777777" w:rsidR="007B1008" w:rsidRPr="00C32B5E" w:rsidRDefault="007B1008" w:rsidP="007B1008">
      <w:pPr>
        <w:pStyle w:val="FirstParagraph"/>
        <w:rPr>
          <w:lang w:val="en-AU"/>
        </w:rPr>
      </w:pPr>
      <w:r w:rsidRPr="00AD3FF0">
        <w:rPr>
          <w:lang w:val="en-AU"/>
        </w:rPr>
        <w:t xml:space="preserve">where the subscript </w:t>
      </w:r>
      <w:r w:rsidRPr="00AD3FF0">
        <w:rPr>
          <w:i/>
          <w:lang w:val="en-AU"/>
        </w:rPr>
        <w:t xml:space="preserve">LM </w:t>
      </w:r>
      <w:r w:rsidRPr="00AD3FF0">
        <w:rPr>
          <w:lang w:val="en-AU"/>
        </w:rPr>
        <w:t xml:space="preserve">stands for linear model, since the variance of </w:t>
      </w:r>
      <w:r w:rsidRPr="00AD3FF0">
        <w:rPr>
          <w:rFonts w:ascii="Symbol" w:hAnsi="Symbol"/>
          <w:lang w:val="en-AU"/>
        </w:rPr>
        <w:t></w:t>
      </w:r>
      <w:r w:rsidRPr="00AD3FF0">
        <w:rPr>
          <w:lang w:val="en-AU"/>
        </w:rPr>
        <w:t xml:space="preserve"> that is used in the test statistic is from a linear model</w:t>
      </w:r>
      <w:r>
        <w:rPr>
          <w:lang w:val="en-AU"/>
        </w:rPr>
        <w:t>, assuming</w:t>
      </w:r>
      <w:r w:rsidRPr="00AD3FF0">
        <w:rPr>
          <w:lang w:val="en-AU"/>
        </w:rPr>
        <w:t xml:space="preserve"> homogeneous variance. </w:t>
      </w:r>
    </w:p>
    <w:p w14:paraId="453C9AD7" w14:textId="77777777" w:rsidR="007B1008" w:rsidRDefault="007B1008" w:rsidP="007B1008">
      <w:pPr>
        <w:pStyle w:val="FirstParagraph"/>
      </w:pPr>
      <w:r>
        <w:t xml:space="preserve">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This assumption is violated when the trait has a binomial distribution. From the given haplotype frequencies:</w:t>
      </w:r>
    </w:p>
    <w:p w14:paraId="410CF0B0" w14:textId="77777777" w:rsidR="007B1008" w:rsidRDefault="00A46AA5"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287A6DD3" w14:textId="77777777" w:rsidR="007B1008" w:rsidRDefault="007B1008" w:rsidP="007B1008">
      <w:pPr>
        <w:pStyle w:val="FirstParagraph"/>
      </w:pPr>
      <w:r>
        <w:t>and similarly</w:t>
      </w:r>
    </w:p>
    <w:p w14:paraId="7BD401FA" w14:textId="77777777" w:rsidR="007B1008" w:rsidRDefault="00A46AA5"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0F5CDB38" w14:textId="77777777" w:rsidR="007B1008" w:rsidRDefault="007B1008" w:rsidP="007B1008">
      <w:pPr>
        <w:pStyle w:val="FirstParagraph"/>
      </w:pPr>
      <w:r>
        <w:t>Each of the terms has a binomial variance</w:t>
      </w:r>
    </w:p>
    <w:p w14:paraId="7852AF82" w14:textId="77777777" w:rsidR="007B1008" w:rsidRDefault="007B1008" w:rsidP="007B1008">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172408F6" w14:textId="77777777" w:rsidR="007B1008" w:rsidRDefault="007B1008" w:rsidP="007B1008">
      <w:pPr>
        <w:pStyle w:val="FirstParagraph"/>
      </w:pPr>
      <w:r>
        <w:t>and frequencies</w:t>
      </w:r>
    </w:p>
    <w:p w14:paraId="5C788D39" w14:textId="77777777" w:rsidR="007B1008" w:rsidRDefault="00A46AA5" w:rsidP="007B1008">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1-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17CEA4F7" w14:textId="77777777" w:rsidR="007B1008" w:rsidRDefault="007B1008" w:rsidP="007B1008">
      <w:pPr>
        <w:pStyle w:val="FirstParagraph"/>
      </w:pPr>
      <w:r>
        <w:lastRenderedPageBreak/>
        <w:t>Putting all the terms together gives the exact variance of the test statistic as</w:t>
      </w:r>
    </w:p>
    <w:p w14:paraId="6D9B68BA" w14:textId="77777777" w:rsidR="007B1008" w:rsidRDefault="00A46AA5" w:rsidP="007B1008">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7E0D8EF8" w14:textId="77777777" w:rsidR="007B1008" w:rsidRPr="006C6F69" w:rsidRDefault="007B1008" w:rsidP="007B1008">
      <w:pPr>
        <w:pStyle w:val="FirstParagraph"/>
        <w:rPr>
          <w:lang w:val="en-GB"/>
        </w:rPr>
      </w:pPr>
      <w:r>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xml:space="preserve">. </w:t>
      </w:r>
      <w:r w:rsidRPr="009A2396">
        <w:rPr>
          <w:lang w:val="en-GB"/>
        </w:rPr>
        <w:t xml:space="preserve">In the linear model, the error variance is assumed to be the same in each cell of the 2x2 table and a pooled estimate is used. </w:t>
      </w:r>
      <w:r>
        <w:t>As a result</w:t>
      </w:r>
    </w:p>
    <w:p w14:paraId="6932B368" w14:textId="77777777" w:rsidR="007B1008" w:rsidRDefault="00A46AA5"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59198B99" w14:textId="77777777" w:rsidR="007B1008" w:rsidRDefault="007B1008" w:rsidP="007B1008">
      <w:pPr>
        <w:pStyle w:val="FirstParagraph"/>
      </w:pPr>
      <w:r>
        <w:t>Thus, when using a linear model an incorrect variance of the interaction test is assumed, and this can lead to inflated (or deflated) type-I error rates. The ratio of the exact and linear model variances is the expected value of the linear model F-test. If we first rearrange,</w:t>
      </w:r>
    </w:p>
    <w:p w14:paraId="440D5F39" w14:textId="77777777" w:rsidR="007B1008" w:rsidRDefault="00A46AA5"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500AE419" w14:textId="77777777" w:rsidR="007B1008" w:rsidRDefault="007B1008" w:rsidP="007B1008">
      <w:pPr>
        <w:pStyle w:val="FirstParagraph"/>
      </w:pPr>
      <w:r>
        <w:t>we can obtain the ratio of test statistic variances</w:t>
      </w:r>
    </w:p>
    <w:p w14:paraId="4CDD7D7B" w14:textId="77777777" w:rsidR="007B1008" w:rsidRDefault="00A46AA5"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6823AED3" w14:textId="77777777" w:rsidR="007B1008" w:rsidRDefault="007B1008" w:rsidP="007B1008">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This also shows that the inflation (or deflation) term does not depend on the allele frequency at the unlinked </w:t>
      </w:r>
      <w:r w:rsidRPr="00A77B67">
        <w:rPr>
          <w:i/>
          <w:iCs/>
        </w:rPr>
        <w:t>trans</w:t>
      </w:r>
      <w:r>
        <w:t xml:space="preserve"> locus.</w:t>
      </w:r>
    </w:p>
    <w:p w14:paraId="3BF6B802" w14:textId="77777777" w:rsidR="007B1008" w:rsidRDefault="007B1008" w:rsidP="007B1008">
      <w:pPr>
        <w:pStyle w:val="FirstParagraph"/>
      </w:pPr>
      <w:r>
        <w:t xml:space="preserve">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However, when</w:t>
      </w:r>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 consistent with the theory derived above - for the parameters used in this simulation </w:t>
      </w:r>
      <m:oMath>
        <m:r>
          <w:rPr>
            <w:rFonts w:ascii="Cambria Math" w:hAnsi="Cambria Math"/>
          </w:rPr>
          <m:t>E(F)=3.47</m:t>
        </m:r>
      </m:oMath>
      <w:r>
        <w:t>.</w:t>
      </w:r>
    </w:p>
    <w:p w14:paraId="02FDF906" w14:textId="77777777" w:rsidR="007B1008" w:rsidRPr="00145746" w:rsidRDefault="007B1008" w:rsidP="007B1008">
      <w:pPr>
        <w:pStyle w:val="BodyText"/>
      </w:pPr>
      <w:r w:rsidRPr="00AD3FF0">
        <w:t>The theory here is based upon an extreme case where the trait of interest is fully explained by a single locus and therefore has a binomial distribution. If the gene expression traits have large additive cis-eQTL that are not perfectly tagged then their distribution will be a mixture of binomial and normal errors. Nevertheless, as shown in the main text with both empirical data and simulations, the same principles as derived here hold.</w:t>
      </w:r>
    </w:p>
    <w:p w14:paraId="64471BEA" w14:textId="77777777" w:rsidR="007B1008" w:rsidRDefault="007B1008" w:rsidP="007B1008">
      <w:pPr>
        <w:pStyle w:val="FirstParagraph"/>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5727FA">
      <w:pPr>
        <w:jc w:val="both"/>
      </w:pPr>
      <w:r>
        <w:t>GH was funded by the Wellcom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r>
        <w:t>References</w:t>
      </w:r>
    </w:p>
    <w:p w14:paraId="61D0B1AA" w14:textId="0BBE34D7" w:rsidR="0087352A" w:rsidRPr="0087352A" w:rsidRDefault="00D229D5" w:rsidP="0087352A">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7352A" w:rsidRPr="0087352A">
        <w:rPr>
          <w:rFonts w:ascii="Cambria" w:hAnsi="Cambria" w:cs="Times New Roman"/>
          <w:noProof/>
        </w:rPr>
        <w:t>1.</w:t>
      </w:r>
      <w:r w:rsidR="0087352A" w:rsidRPr="0087352A">
        <w:rPr>
          <w:rFonts w:ascii="Cambria" w:hAnsi="Cambria" w:cs="Times New Roman"/>
          <w:noProof/>
        </w:rPr>
        <w:tab/>
        <w:t xml:space="preserve">Carlborg, O. &amp; Haley, C. S. Epistasis: too often neglected in complex trait studies? </w:t>
      </w:r>
      <w:r w:rsidR="0087352A" w:rsidRPr="0087352A">
        <w:rPr>
          <w:rFonts w:ascii="Cambria" w:hAnsi="Cambria" w:cs="Times New Roman"/>
          <w:i/>
          <w:iCs/>
          <w:noProof/>
        </w:rPr>
        <w:t>Nat. Rev. Genet.</w:t>
      </w:r>
      <w:r w:rsidR="0087352A" w:rsidRPr="0087352A">
        <w:rPr>
          <w:rFonts w:ascii="Cambria" w:hAnsi="Cambria" w:cs="Times New Roman"/>
          <w:noProof/>
        </w:rPr>
        <w:t xml:space="preserve"> </w:t>
      </w:r>
      <w:r w:rsidR="0087352A" w:rsidRPr="0087352A">
        <w:rPr>
          <w:rFonts w:ascii="Cambria" w:hAnsi="Cambria" w:cs="Times New Roman"/>
          <w:b/>
          <w:bCs/>
          <w:noProof/>
        </w:rPr>
        <w:t>5</w:t>
      </w:r>
      <w:r w:rsidR="0087352A" w:rsidRPr="0087352A">
        <w:rPr>
          <w:rFonts w:ascii="Cambria" w:hAnsi="Cambria" w:cs="Times New Roman"/>
          <w:noProof/>
        </w:rPr>
        <w:t>, 618–25 (2004).</w:t>
      </w:r>
    </w:p>
    <w:p w14:paraId="1E3CB60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w:t>
      </w:r>
      <w:r w:rsidRPr="0087352A">
        <w:rPr>
          <w:rFonts w:ascii="Cambria" w:hAnsi="Cambria" w:cs="Times New Roman"/>
          <w:noProof/>
        </w:rPr>
        <w:tab/>
        <w:t xml:space="preserve">Wei, W.-H., Hemani, G. &amp; Haley, C. S. Detecting epistasis in human complex traits. </w:t>
      </w:r>
      <w:r w:rsidRPr="0087352A">
        <w:rPr>
          <w:rFonts w:ascii="Cambria" w:hAnsi="Cambria" w:cs="Times New Roman"/>
          <w:i/>
          <w:iCs/>
          <w:noProof/>
        </w:rPr>
        <w:t>Nat. Rev. Genet.</w:t>
      </w:r>
      <w:r w:rsidRPr="0087352A">
        <w:rPr>
          <w:rFonts w:ascii="Cambria" w:hAnsi="Cambria" w:cs="Times New Roman"/>
          <w:noProof/>
        </w:rPr>
        <w:t xml:space="preserve"> (2014). doi:10.1038/nrg3747</w:t>
      </w:r>
    </w:p>
    <w:p w14:paraId="1A1FFA4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3.</w:t>
      </w:r>
      <w:r w:rsidRPr="0087352A">
        <w:rPr>
          <w:rFonts w:ascii="Cambria" w:hAnsi="Cambria" w:cs="Times New Roman"/>
          <w:noProof/>
        </w:rPr>
        <w:tab/>
        <w:t xml:space="preserve">Hill, W. G., Goddard, M. E. &amp; Visscher, P. M. Data and Theory Point to Mainly Additive Genetic Variance for Complex Traits.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4</w:t>
      </w:r>
      <w:r w:rsidRPr="0087352A">
        <w:rPr>
          <w:rFonts w:ascii="Cambria" w:hAnsi="Cambria" w:cs="Times New Roman"/>
          <w:noProof/>
        </w:rPr>
        <w:t>, (2008).</w:t>
      </w:r>
    </w:p>
    <w:p w14:paraId="57D0E6B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4.</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Detection and replication of epistasis influencing transcription in human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10</w:t>
      </w:r>
      <w:r w:rsidRPr="0087352A">
        <w:rPr>
          <w:rFonts w:ascii="Cambria" w:hAnsi="Cambria" w:cs="Times New Roman"/>
          <w:noProof/>
        </w:rPr>
        <w:t>, 249–53 (2014).</w:t>
      </w:r>
    </w:p>
    <w:p w14:paraId="0430809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5.</w:t>
      </w:r>
      <w:r w:rsidRPr="0087352A">
        <w:rPr>
          <w:rFonts w:ascii="Cambria" w:hAnsi="Cambria" w:cs="Times New Roman"/>
          <w:noProof/>
        </w:rPr>
        <w:tab/>
        <w:t xml:space="preserve">Bloom, J. S., Ehrenreich, I. M., Loo, W. T., Lite, T.-L. V. &amp; Kruglyak, L. Finding the sources of missing heritability in a yeast cros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94</w:t>
      </w:r>
      <w:r w:rsidRPr="0087352A">
        <w:rPr>
          <w:rFonts w:ascii="Cambria" w:hAnsi="Cambria" w:cs="Times New Roman"/>
          <w:noProof/>
        </w:rPr>
        <w:t>, 234–237 (2013).</w:t>
      </w:r>
    </w:p>
    <w:p w14:paraId="53C1962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6.</w:t>
      </w:r>
      <w:r w:rsidRPr="0087352A">
        <w:rPr>
          <w:rFonts w:ascii="Cambria" w:hAnsi="Cambria" w:cs="Times New Roman"/>
          <w:noProof/>
        </w:rPr>
        <w:tab/>
        <w:t xml:space="preserve">Visscher, P. M., Hill, W. G. &amp; Wray, N. R. Heritability in the genomics era [mdash] concepts and misconceptions. </w:t>
      </w:r>
      <w:r w:rsidRPr="0087352A">
        <w:rPr>
          <w:rFonts w:ascii="Cambria" w:hAnsi="Cambria" w:cs="Times New Roman"/>
          <w:i/>
          <w:iCs/>
          <w:noProof/>
        </w:rPr>
        <w:t>Nat. Rev.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255–266 (2008).</w:t>
      </w:r>
    </w:p>
    <w:p w14:paraId="44A9BDE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7.</w:t>
      </w:r>
      <w:r w:rsidRPr="0087352A">
        <w:rPr>
          <w:rFonts w:ascii="Cambria" w:hAnsi="Cambria" w:cs="Times New Roman"/>
          <w:noProof/>
        </w:rPr>
        <w:tab/>
        <w:t xml:space="preserve">Wood, A. R.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3–E5 (2014).</w:t>
      </w:r>
    </w:p>
    <w:p w14:paraId="3EE6B35D"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8.</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5 (2014).</w:t>
      </w:r>
    </w:p>
    <w:p w14:paraId="337BC0F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9.</w:t>
      </w:r>
      <w:r w:rsidRPr="0087352A">
        <w:rPr>
          <w:rFonts w:ascii="Cambria" w:hAnsi="Cambria" w:cs="Times New Roman"/>
          <w:noProof/>
        </w:rPr>
        <w:tab/>
        <w:t xml:space="preserve">Hemani, G., Knott, S. &amp; Haley, C. An evolutionary perspective on epistasis and the missing heritability.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e1003295 (2013).</w:t>
      </w:r>
    </w:p>
    <w:p w14:paraId="2DA696D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0.</w:t>
      </w:r>
      <w:r w:rsidRPr="0087352A">
        <w:rPr>
          <w:rFonts w:ascii="Cambria" w:hAnsi="Cambria" w:cs="Times New Roman"/>
          <w:noProof/>
        </w:rPr>
        <w:tab/>
        <w:t xml:space="preserve">Brown, A. A. </w:t>
      </w:r>
      <w:r w:rsidRPr="0087352A">
        <w:rPr>
          <w:rFonts w:ascii="Cambria" w:hAnsi="Cambria" w:cs="Times New Roman"/>
          <w:i/>
          <w:iCs/>
          <w:noProof/>
        </w:rPr>
        <w:t>et al.</w:t>
      </w:r>
      <w:r w:rsidRPr="0087352A">
        <w:rPr>
          <w:rFonts w:ascii="Cambria" w:hAnsi="Cambria" w:cs="Times New Roman"/>
          <w:noProof/>
        </w:rPr>
        <w:t xml:space="preserve"> Genetic interactions affecting human gene expression identified by variance association mapping. </w:t>
      </w:r>
      <w:r w:rsidRPr="0087352A">
        <w:rPr>
          <w:rFonts w:ascii="Cambria" w:hAnsi="Cambria" w:cs="Times New Roman"/>
          <w:i/>
          <w:iCs/>
          <w:noProof/>
        </w:rPr>
        <w:t>Elife</w:t>
      </w:r>
      <w:r w:rsidRPr="0087352A">
        <w:rPr>
          <w:rFonts w:ascii="Cambria" w:hAnsi="Cambria" w:cs="Times New Roman"/>
          <w:noProof/>
        </w:rPr>
        <w:t xml:space="preserve"> 10.7554/eLife.01381 (2014). doi:http://dx.doi.org/10.7554/eLife.01381</w:t>
      </w:r>
    </w:p>
    <w:p w14:paraId="6AF507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1.</w:t>
      </w:r>
      <w:r w:rsidRPr="0087352A">
        <w:rPr>
          <w:rFonts w:ascii="Cambria" w:hAnsi="Cambria" w:cs="Times New Roman"/>
          <w:noProof/>
        </w:rPr>
        <w:tab/>
        <w:t xml:space="preserve">Hemani, G., Theocharidis, A., Wei, W. &amp; Haley, C. EpiGPU: exhaustive pairwise epistasis scans parallelized on consumer level graphics cards. </w:t>
      </w:r>
      <w:r w:rsidRPr="0087352A">
        <w:rPr>
          <w:rFonts w:ascii="Cambria" w:hAnsi="Cambria" w:cs="Times New Roman"/>
          <w:i/>
          <w:iCs/>
          <w:noProof/>
        </w:rPr>
        <w:t>Bioinformatics</w:t>
      </w:r>
      <w:r w:rsidRPr="0087352A">
        <w:rPr>
          <w:rFonts w:ascii="Cambria" w:hAnsi="Cambria" w:cs="Times New Roman"/>
          <w:noProof/>
        </w:rPr>
        <w:t xml:space="preserve"> </w:t>
      </w:r>
      <w:r w:rsidRPr="0087352A">
        <w:rPr>
          <w:rFonts w:ascii="Cambria" w:hAnsi="Cambria" w:cs="Times New Roman"/>
          <w:b/>
          <w:bCs/>
          <w:noProof/>
        </w:rPr>
        <w:t>27</w:t>
      </w:r>
      <w:r w:rsidRPr="0087352A">
        <w:rPr>
          <w:rFonts w:ascii="Cambria" w:hAnsi="Cambria" w:cs="Times New Roman"/>
          <w:noProof/>
        </w:rPr>
        <w:t>, 1462–5 (2011).</w:t>
      </w:r>
    </w:p>
    <w:p w14:paraId="5527D4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2.</w:t>
      </w:r>
      <w:r w:rsidRPr="0087352A">
        <w:rPr>
          <w:rFonts w:ascii="Cambria" w:hAnsi="Cambria" w:cs="Times New Roman"/>
          <w:noProof/>
        </w:rPr>
        <w:tab/>
        <w:t xml:space="preserve">Cockerham, C. C. An extension of the concept of partitioning hereditary variance for analysis of covariances among relatives when epistasis is present. </w:t>
      </w:r>
      <w:r w:rsidRPr="0087352A">
        <w:rPr>
          <w:rFonts w:ascii="Cambria" w:hAnsi="Cambria" w:cs="Times New Roman"/>
          <w:i/>
          <w:iCs/>
          <w:noProof/>
        </w:rPr>
        <w:t>Genetics</w:t>
      </w:r>
      <w:r w:rsidRPr="0087352A">
        <w:rPr>
          <w:rFonts w:ascii="Cambria" w:hAnsi="Cambria" w:cs="Times New Roman"/>
          <w:noProof/>
        </w:rPr>
        <w:t xml:space="preserve"> </w:t>
      </w:r>
      <w:r w:rsidRPr="0087352A">
        <w:rPr>
          <w:rFonts w:ascii="Cambria" w:hAnsi="Cambria" w:cs="Times New Roman"/>
          <w:b/>
          <w:bCs/>
          <w:noProof/>
        </w:rPr>
        <w:t>39</w:t>
      </w:r>
      <w:r w:rsidRPr="0087352A">
        <w:rPr>
          <w:rFonts w:ascii="Cambria" w:hAnsi="Cambria" w:cs="Times New Roman"/>
          <w:noProof/>
        </w:rPr>
        <w:t>, 859–</w:t>
      </w:r>
      <w:r w:rsidRPr="0087352A">
        <w:rPr>
          <w:rFonts w:ascii="Cambria" w:hAnsi="Cambria" w:cs="Times New Roman"/>
          <w:noProof/>
        </w:rPr>
        <w:lastRenderedPageBreak/>
        <w:t>882 (1954).</w:t>
      </w:r>
    </w:p>
    <w:p w14:paraId="740A2D46"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3.</w:t>
      </w:r>
      <w:r w:rsidRPr="0087352A">
        <w:rPr>
          <w:rFonts w:ascii="Cambria" w:hAnsi="Cambria" w:cs="Times New Roman"/>
          <w:noProof/>
        </w:rPr>
        <w:tab/>
        <w:t xml:space="preserve">Cordell, H. J. Epistasis: what it means, what it doesn’t mean, and statistical methods to detect it in humans. </w:t>
      </w:r>
      <w:r w:rsidRPr="0087352A">
        <w:rPr>
          <w:rFonts w:ascii="Cambria" w:hAnsi="Cambria" w:cs="Times New Roman"/>
          <w:i/>
          <w:iCs/>
          <w:noProof/>
        </w:rPr>
        <w:t>Hum. Mol. Genet.</w:t>
      </w:r>
      <w:r w:rsidRPr="0087352A">
        <w:rPr>
          <w:rFonts w:ascii="Cambria" w:hAnsi="Cambria" w:cs="Times New Roman"/>
          <w:noProof/>
        </w:rPr>
        <w:t xml:space="preserve"> </w:t>
      </w:r>
      <w:r w:rsidRPr="0087352A">
        <w:rPr>
          <w:rFonts w:ascii="Cambria" w:hAnsi="Cambria" w:cs="Times New Roman"/>
          <w:b/>
          <w:bCs/>
          <w:noProof/>
        </w:rPr>
        <w:t>11</w:t>
      </w:r>
      <w:r w:rsidRPr="0087352A">
        <w:rPr>
          <w:rFonts w:ascii="Cambria" w:hAnsi="Cambria" w:cs="Times New Roman"/>
          <w:noProof/>
        </w:rPr>
        <w:t>, 2463–2468 (2002).</w:t>
      </w:r>
    </w:p>
    <w:p w14:paraId="4577D98E"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4.</w:t>
      </w:r>
      <w:r w:rsidRPr="0087352A">
        <w:rPr>
          <w:rFonts w:ascii="Cambria" w:hAnsi="Cambria" w:cs="Times New Roman"/>
          <w:noProof/>
        </w:rPr>
        <w:tab/>
        <w:t xml:space="preserve">de los Campos, G., Sorensen, D. A. &amp; Toro, M. A. Imperfect Linkage Disequilibrium Generates Phantom Epistasis (&amp;amp; Perils of Big Data). </w:t>
      </w:r>
      <w:r w:rsidRPr="0087352A">
        <w:rPr>
          <w:rFonts w:ascii="Cambria" w:hAnsi="Cambria" w:cs="Times New Roman"/>
          <w:i/>
          <w:iCs/>
          <w:noProof/>
        </w:rPr>
        <w:t>G3&amp;amp;#58; Genes|Genomes|Genetics</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1429–1436 (2019).</w:t>
      </w:r>
    </w:p>
    <w:p w14:paraId="21E1F1A2"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5.</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omic inflation factors under polygenic inheritance. </w:t>
      </w:r>
      <w:r w:rsidRPr="0087352A">
        <w:rPr>
          <w:rFonts w:ascii="Cambria" w:hAnsi="Cambria" w:cs="Times New Roman"/>
          <w:i/>
          <w:iCs/>
          <w:noProof/>
        </w:rPr>
        <w:t>Eur. J. Hum. Genet.</w:t>
      </w:r>
      <w:r w:rsidRPr="0087352A">
        <w:rPr>
          <w:rFonts w:ascii="Cambria" w:hAnsi="Cambria" w:cs="Times New Roman"/>
          <w:noProof/>
        </w:rPr>
        <w:t xml:space="preserve"> </w:t>
      </w:r>
      <w:r w:rsidRPr="0087352A">
        <w:rPr>
          <w:rFonts w:ascii="Cambria" w:hAnsi="Cambria" w:cs="Times New Roman"/>
          <w:b/>
          <w:bCs/>
          <w:noProof/>
        </w:rPr>
        <w:t>19</w:t>
      </w:r>
      <w:r w:rsidRPr="0087352A">
        <w:rPr>
          <w:rFonts w:ascii="Cambria" w:hAnsi="Cambria" w:cs="Times New Roman"/>
          <w:noProof/>
        </w:rPr>
        <w:t>, 807–12 (2011).</w:t>
      </w:r>
    </w:p>
    <w:p w14:paraId="73FF8D8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6.</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etic variance estimation with imputed variants finds negligible missing heritability for human height and body mass index. </w:t>
      </w:r>
      <w:r w:rsidRPr="0087352A">
        <w:rPr>
          <w:rFonts w:ascii="Cambria" w:hAnsi="Cambria" w:cs="Times New Roman"/>
          <w:i/>
          <w:iCs/>
          <w:noProof/>
        </w:rPr>
        <w:t>Nat. Genet.</w:t>
      </w:r>
      <w:r w:rsidRPr="0087352A">
        <w:rPr>
          <w:rFonts w:ascii="Cambria" w:hAnsi="Cambria" w:cs="Times New Roman"/>
          <w:noProof/>
        </w:rPr>
        <w:t xml:space="preserve"> (2015).</w:t>
      </w:r>
    </w:p>
    <w:p w14:paraId="2DE6087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7.</w:t>
      </w:r>
      <w:r w:rsidRPr="0087352A">
        <w:rPr>
          <w:rFonts w:ascii="Cambria" w:hAnsi="Cambria" w:cs="Times New Roman"/>
          <w:noProof/>
        </w:rPr>
        <w:tab/>
        <w:t xml:space="preserve">The International Hapmap Consortium. The International HapMap Project.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63 Suppl 1</w:t>
      </w:r>
      <w:r w:rsidRPr="0087352A">
        <w:rPr>
          <w:rFonts w:ascii="Cambria" w:hAnsi="Cambria" w:cs="Times New Roman"/>
          <w:noProof/>
        </w:rPr>
        <w:t>, 29–34 (2005).</w:t>
      </w:r>
    </w:p>
    <w:p w14:paraId="6CDF26D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8.</w:t>
      </w:r>
      <w:r w:rsidRPr="0087352A">
        <w:rPr>
          <w:rFonts w:ascii="Cambria" w:hAnsi="Cambria" w:cs="Times New Roman"/>
          <w:noProof/>
        </w:rPr>
        <w:tab/>
        <w:t xml:space="preserve">The 1000 Genomes Project Consortium </w:t>
      </w:r>
      <w:r w:rsidRPr="0087352A">
        <w:rPr>
          <w:rFonts w:ascii="Cambria" w:hAnsi="Cambria" w:cs="Times New Roman"/>
          <w:i/>
          <w:iCs/>
          <w:noProof/>
        </w:rPr>
        <w:t>et al.</w:t>
      </w:r>
      <w:r w:rsidRPr="0087352A">
        <w:rPr>
          <w:rFonts w:ascii="Cambria" w:hAnsi="Cambria" w:cs="Times New Roman"/>
          <w:noProof/>
        </w:rPr>
        <w:t xml:space="preserve"> A global reference for human genetic variation.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68–74 (2015).</w:t>
      </w:r>
    </w:p>
    <w:p w14:paraId="47E160F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9.</w:t>
      </w:r>
      <w:r w:rsidRPr="0087352A">
        <w:rPr>
          <w:rFonts w:ascii="Cambria" w:hAnsi="Cambria" w:cs="Times New Roman"/>
          <w:noProof/>
        </w:rPr>
        <w:tab/>
        <w:t xml:space="preserve">Walter, K. </w:t>
      </w:r>
      <w:r w:rsidRPr="0087352A">
        <w:rPr>
          <w:rFonts w:ascii="Cambria" w:hAnsi="Cambria" w:cs="Times New Roman"/>
          <w:i/>
          <w:iCs/>
          <w:noProof/>
        </w:rPr>
        <w:t>et al.</w:t>
      </w:r>
      <w:r w:rsidRPr="0087352A">
        <w:rPr>
          <w:rFonts w:ascii="Cambria" w:hAnsi="Cambria" w:cs="Times New Roman"/>
          <w:noProof/>
        </w:rPr>
        <w:t xml:space="preserve"> The UK10K project identifies rare variants in health and disease.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82–90 (2015).</w:t>
      </w:r>
    </w:p>
    <w:p w14:paraId="2C50D3C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0.</w:t>
      </w:r>
      <w:r w:rsidRPr="0087352A">
        <w:rPr>
          <w:rFonts w:ascii="Cambria" w:hAnsi="Cambria" w:cs="Times New Roman"/>
          <w:noProof/>
        </w:rPr>
        <w:tab/>
        <w:t xml:space="preserve">Angrist, J. D. Estimating the Labor Market Impact of Voluntary Military Service Using Social Security Data on Military Applicants. </w:t>
      </w:r>
      <w:r w:rsidRPr="0087352A">
        <w:rPr>
          <w:rFonts w:ascii="Cambria" w:hAnsi="Cambria" w:cs="Times New Roman"/>
          <w:i/>
          <w:iCs/>
          <w:noProof/>
        </w:rPr>
        <w:t>Econometrica</w:t>
      </w:r>
      <w:r w:rsidRPr="0087352A">
        <w:rPr>
          <w:rFonts w:ascii="Cambria" w:hAnsi="Cambria" w:cs="Times New Roman"/>
          <w:noProof/>
        </w:rPr>
        <w:t xml:space="preserve"> </w:t>
      </w:r>
      <w:r w:rsidRPr="0087352A">
        <w:rPr>
          <w:rFonts w:ascii="Cambria" w:hAnsi="Cambria" w:cs="Times New Roman"/>
          <w:b/>
          <w:bCs/>
          <w:noProof/>
        </w:rPr>
        <w:t>66</w:t>
      </w:r>
      <w:r w:rsidRPr="0087352A">
        <w:rPr>
          <w:rFonts w:ascii="Cambria" w:hAnsi="Cambria" w:cs="Times New Roman"/>
          <w:noProof/>
        </w:rPr>
        <w:t>, 249 (1998).</w:t>
      </w:r>
    </w:p>
    <w:p w14:paraId="33D9EF3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1.</w:t>
      </w:r>
      <w:r w:rsidRPr="0087352A">
        <w:rPr>
          <w:rFonts w:ascii="Cambria" w:hAnsi="Cambria" w:cs="Times New Roman"/>
          <w:noProof/>
        </w:rPr>
        <w:tab/>
        <w:t xml:space="preserve">Elwert, F., Elwert, F. &amp; Winship, C. Effect Heterogeneity and Bias in Main-Effects- Only Regression Models. in </w:t>
      </w:r>
      <w:r w:rsidRPr="0087352A">
        <w:rPr>
          <w:rFonts w:ascii="Cambria" w:hAnsi="Cambria" w:cs="Times New Roman"/>
          <w:i/>
          <w:iCs/>
          <w:noProof/>
        </w:rPr>
        <w:t>Heuristics, Probability and Causality: A Tribute to Judea Pearl</w:t>
      </w:r>
      <w:r w:rsidRPr="0087352A">
        <w:rPr>
          <w:rFonts w:ascii="Cambria" w:hAnsi="Cambria" w:cs="Times New Roman"/>
          <w:noProof/>
        </w:rPr>
        <w:t xml:space="preserve"> (eds. Dechter, R., Geffner, H. &amp; Halpern, J. Y.) (College Publications, 2010).</w:t>
      </w:r>
    </w:p>
    <w:p w14:paraId="4ABAA3A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2.</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Inference of the Genetic Architecture Underlying BMI and Height with the Use of 20,240 Sibling Pairs. </w:t>
      </w:r>
      <w:r w:rsidRPr="0087352A">
        <w:rPr>
          <w:rFonts w:ascii="Cambria" w:hAnsi="Cambria" w:cs="Times New Roman"/>
          <w:i/>
          <w:iCs/>
          <w:noProof/>
        </w:rPr>
        <w:t>Am. J. Hum. Genet.</w:t>
      </w:r>
      <w:r w:rsidRPr="0087352A">
        <w:rPr>
          <w:rFonts w:ascii="Cambria" w:hAnsi="Cambria" w:cs="Times New Roman"/>
          <w:noProof/>
        </w:rPr>
        <w:t xml:space="preserve"> </w:t>
      </w:r>
      <w:r w:rsidRPr="0087352A">
        <w:rPr>
          <w:rFonts w:ascii="Cambria" w:hAnsi="Cambria" w:cs="Times New Roman"/>
          <w:b/>
          <w:bCs/>
          <w:noProof/>
        </w:rPr>
        <w:t>93</w:t>
      </w:r>
      <w:r w:rsidRPr="0087352A">
        <w:rPr>
          <w:rFonts w:ascii="Cambria" w:hAnsi="Cambria" w:cs="Times New Roman"/>
          <w:noProof/>
        </w:rPr>
        <w:t>, 865–875 (2013).</w:t>
      </w:r>
    </w:p>
    <w:p w14:paraId="752486D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3.</w:t>
      </w:r>
      <w:r w:rsidRPr="0087352A">
        <w:rPr>
          <w:rFonts w:ascii="Cambria" w:hAnsi="Cambria" w:cs="Times New Roman"/>
          <w:noProof/>
        </w:rPr>
        <w:tab/>
        <w:t xml:space="preserve">Gaunt, T. R. &amp; Davey Smith, G. ENOS and coronary artery disease: Publication bias and the eclipse of hypothesis-driven meta-analysis in genetic association studies. </w:t>
      </w:r>
      <w:r w:rsidRPr="0087352A">
        <w:rPr>
          <w:rFonts w:ascii="Cambria" w:hAnsi="Cambria" w:cs="Times New Roman"/>
          <w:i/>
          <w:iCs/>
          <w:noProof/>
        </w:rPr>
        <w:t>Gene</w:t>
      </w:r>
      <w:r w:rsidRPr="0087352A">
        <w:rPr>
          <w:rFonts w:ascii="Cambria" w:hAnsi="Cambria" w:cs="Times New Roman"/>
          <w:noProof/>
        </w:rPr>
        <w:t xml:space="preserve"> </w:t>
      </w:r>
      <w:r w:rsidRPr="0087352A">
        <w:rPr>
          <w:rFonts w:ascii="Cambria" w:hAnsi="Cambria" w:cs="Times New Roman"/>
          <w:b/>
          <w:bCs/>
          <w:noProof/>
        </w:rPr>
        <w:t>556</w:t>
      </w:r>
      <w:r w:rsidRPr="0087352A">
        <w:rPr>
          <w:rFonts w:ascii="Cambria" w:hAnsi="Cambria" w:cs="Times New Roman"/>
          <w:noProof/>
        </w:rPr>
        <w:t>, 257–258 (2015).</w:t>
      </w:r>
    </w:p>
    <w:p w14:paraId="155501A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4.</w:t>
      </w:r>
      <w:r w:rsidRPr="0087352A">
        <w:rPr>
          <w:rFonts w:ascii="Cambria" w:hAnsi="Cambria" w:cs="Times New Roman"/>
          <w:noProof/>
        </w:rPr>
        <w:tab/>
        <w:t xml:space="preserve">Fraser, A. </w:t>
      </w:r>
      <w:r w:rsidRPr="0087352A">
        <w:rPr>
          <w:rFonts w:ascii="Cambria" w:hAnsi="Cambria" w:cs="Times New Roman"/>
          <w:i/>
          <w:iCs/>
          <w:noProof/>
        </w:rPr>
        <w:t>et al.</w:t>
      </w:r>
      <w:r w:rsidRPr="0087352A">
        <w:rPr>
          <w:rFonts w:ascii="Cambria" w:hAnsi="Cambria" w:cs="Times New Roman"/>
          <w:noProof/>
        </w:rPr>
        <w:t xml:space="preserve"> Cohort Profile: the Avon Longitudinal Study of Parents and Children: ALSPAC mothers cohort.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97–110 (2013).</w:t>
      </w:r>
    </w:p>
    <w:p w14:paraId="792C412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5.</w:t>
      </w:r>
      <w:r w:rsidRPr="0087352A">
        <w:rPr>
          <w:rFonts w:ascii="Cambria" w:hAnsi="Cambria" w:cs="Times New Roman"/>
          <w:noProof/>
        </w:rPr>
        <w:tab/>
        <w:t xml:space="preserve">Boyd, A. </w:t>
      </w:r>
      <w:r w:rsidRPr="0087352A">
        <w:rPr>
          <w:rFonts w:ascii="Cambria" w:hAnsi="Cambria" w:cs="Times New Roman"/>
          <w:i/>
          <w:iCs/>
          <w:noProof/>
        </w:rPr>
        <w:t>et al.</w:t>
      </w:r>
      <w:r w:rsidRPr="0087352A">
        <w:rPr>
          <w:rFonts w:ascii="Cambria" w:hAnsi="Cambria" w:cs="Times New Roman"/>
          <w:noProof/>
        </w:rPr>
        <w:t xml:space="preserve"> Cohort profile: The ’Children of the 90s’-The index offspring of the avon longitudinal study of parents and children.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111–127 (2013).</w:t>
      </w:r>
    </w:p>
    <w:p w14:paraId="31CC2978"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6.</w:t>
      </w:r>
      <w:r w:rsidRPr="0087352A">
        <w:rPr>
          <w:rFonts w:ascii="Cambria" w:hAnsi="Cambria" w:cs="Times New Roman"/>
          <w:noProof/>
        </w:rPr>
        <w:tab/>
        <w:t xml:space="preserve">Võsa, U. </w:t>
      </w:r>
      <w:r w:rsidRPr="0087352A">
        <w:rPr>
          <w:rFonts w:ascii="Cambria" w:hAnsi="Cambria" w:cs="Times New Roman"/>
          <w:i/>
          <w:iCs/>
          <w:noProof/>
        </w:rPr>
        <w:t>et al.</w:t>
      </w:r>
      <w:r w:rsidRPr="0087352A">
        <w:rPr>
          <w:rFonts w:ascii="Cambria" w:hAnsi="Cambria" w:cs="Times New Roman"/>
          <w:noProof/>
        </w:rPr>
        <w:t xml:space="preserve"> Unraveling the polygenic architecture of complex traits using blood eQTL metaanalysis. </w:t>
      </w:r>
      <w:r w:rsidRPr="0087352A">
        <w:rPr>
          <w:rFonts w:ascii="Cambria" w:hAnsi="Cambria" w:cs="Times New Roman"/>
          <w:i/>
          <w:iCs/>
          <w:noProof/>
        </w:rPr>
        <w:t>bioRxiv</w:t>
      </w:r>
      <w:r w:rsidRPr="0087352A">
        <w:rPr>
          <w:rFonts w:ascii="Cambria" w:hAnsi="Cambria" w:cs="Times New Roman"/>
          <w:noProof/>
        </w:rPr>
        <w:t xml:space="preserve"> 447367 (2018). doi:10.1101/447367</w:t>
      </w:r>
    </w:p>
    <w:p w14:paraId="005FB258" w14:textId="77777777" w:rsidR="0087352A" w:rsidRPr="0087352A" w:rsidRDefault="0087352A" w:rsidP="0087352A">
      <w:pPr>
        <w:widowControl w:val="0"/>
        <w:autoSpaceDE w:val="0"/>
        <w:autoSpaceDN w:val="0"/>
        <w:adjustRightInd w:val="0"/>
        <w:spacing w:before="180" w:after="180"/>
        <w:ind w:left="640" w:hanging="640"/>
        <w:rPr>
          <w:rFonts w:ascii="Cambria" w:hAnsi="Cambria"/>
          <w:noProof/>
        </w:rPr>
      </w:pPr>
      <w:r w:rsidRPr="0087352A">
        <w:rPr>
          <w:rFonts w:ascii="Cambria" w:hAnsi="Cambria" w:cs="Times New Roman"/>
          <w:noProof/>
        </w:rPr>
        <w:t>27.</w:t>
      </w:r>
      <w:r w:rsidRPr="0087352A">
        <w:rPr>
          <w:rFonts w:ascii="Cambria" w:hAnsi="Cambria" w:cs="Times New Roman"/>
          <w:noProof/>
        </w:rPr>
        <w:tab/>
        <w:t xml:space="preserve">Frazer, K. a </w:t>
      </w:r>
      <w:r w:rsidRPr="0087352A">
        <w:rPr>
          <w:rFonts w:ascii="Cambria" w:hAnsi="Cambria" w:cs="Times New Roman"/>
          <w:i/>
          <w:iCs/>
          <w:noProof/>
        </w:rPr>
        <w:t>et al.</w:t>
      </w:r>
      <w:r w:rsidRPr="0087352A">
        <w:rPr>
          <w:rFonts w:ascii="Cambria" w:hAnsi="Cambria" w:cs="Times New Roman"/>
          <w:noProof/>
        </w:rPr>
        <w:t xml:space="preserve"> A second generation human haplotype map of over 3.1 million SNP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49</w:t>
      </w:r>
      <w:r w:rsidRPr="0087352A">
        <w:rPr>
          <w:rFonts w:ascii="Cambria" w:hAnsi="Cambria" w:cs="Times New Roman"/>
          <w:noProof/>
        </w:rPr>
        <w:t>, 851–61 (2007).</w:t>
      </w:r>
    </w:p>
    <w:p w14:paraId="33FE6A9C" w14:textId="724993F6" w:rsidR="00D229D5" w:rsidRPr="00D229D5" w:rsidRDefault="00D229D5" w:rsidP="0087352A">
      <w:pPr>
        <w:widowControl w:val="0"/>
        <w:autoSpaceDE w:val="0"/>
        <w:autoSpaceDN w:val="0"/>
        <w:adjustRightInd w:val="0"/>
        <w:spacing w:before="180" w:after="180"/>
        <w:ind w:left="640" w:hanging="640"/>
      </w:pPr>
      <w:r>
        <w:lastRenderedPageBreak/>
        <w:fldChar w:fldCharType="end"/>
      </w:r>
    </w:p>
    <w:p w14:paraId="18EE23D1" w14:textId="282EA28C" w:rsidR="009654A9" w:rsidRDefault="009654A9"/>
    <w:sectPr w:rsidR="009654A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55E0BB" w14:textId="77777777" w:rsidR="00A46AA5" w:rsidRDefault="00A46AA5">
      <w:pPr>
        <w:spacing w:after="0"/>
      </w:pPr>
      <w:r>
        <w:separator/>
      </w:r>
    </w:p>
  </w:endnote>
  <w:endnote w:type="continuationSeparator" w:id="0">
    <w:p w14:paraId="36165836" w14:textId="77777777" w:rsidR="00A46AA5" w:rsidRDefault="00A46A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D64A42" w14:textId="77777777" w:rsidR="00A46AA5" w:rsidRDefault="00A46AA5">
      <w:pPr>
        <w:spacing w:after="0"/>
      </w:pPr>
      <w:r>
        <w:separator/>
      </w:r>
    </w:p>
  </w:footnote>
  <w:footnote w:type="continuationSeparator" w:id="0">
    <w:p w14:paraId="15BB9081" w14:textId="77777777" w:rsidR="00A46AA5" w:rsidRDefault="00A46AA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64AB7"/>
    <w:rsid w:val="00072457"/>
    <w:rsid w:val="00074839"/>
    <w:rsid w:val="000763FC"/>
    <w:rsid w:val="000C5966"/>
    <w:rsid w:val="000D32DB"/>
    <w:rsid w:val="000D3F37"/>
    <w:rsid w:val="000E64D4"/>
    <w:rsid w:val="00113C37"/>
    <w:rsid w:val="0012052D"/>
    <w:rsid w:val="0012311E"/>
    <w:rsid w:val="00124077"/>
    <w:rsid w:val="00144593"/>
    <w:rsid w:val="00151055"/>
    <w:rsid w:val="001572B8"/>
    <w:rsid w:val="00164F8E"/>
    <w:rsid w:val="001815C5"/>
    <w:rsid w:val="00181D42"/>
    <w:rsid w:val="00187E6C"/>
    <w:rsid w:val="0019498E"/>
    <w:rsid w:val="00195BD8"/>
    <w:rsid w:val="001C4D99"/>
    <w:rsid w:val="001C7D9E"/>
    <w:rsid w:val="00205D95"/>
    <w:rsid w:val="002224E5"/>
    <w:rsid w:val="00231F77"/>
    <w:rsid w:val="00237C53"/>
    <w:rsid w:val="00256173"/>
    <w:rsid w:val="00261FF6"/>
    <w:rsid w:val="00265934"/>
    <w:rsid w:val="00266F30"/>
    <w:rsid w:val="002673ED"/>
    <w:rsid w:val="00281EAE"/>
    <w:rsid w:val="00285D58"/>
    <w:rsid w:val="002B59C8"/>
    <w:rsid w:val="002C3FEB"/>
    <w:rsid w:val="002C4AA0"/>
    <w:rsid w:val="002E2B83"/>
    <w:rsid w:val="0031267D"/>
    <w:rsid w:val="00321EA1"/>
    <w:rsid w:val="00336F62"/>
    <w:rsid w:val="00344582"/>
    <w:rsid w:val="00350F91"/>
    <w:rsid w:val="003753F0"/>
    <w:rsid w:val="003805C3"/>
    <w:rsid w:val="003834C3"/>
    <w:rsid w:val="00390E84"/>
    <w:rsid w:val="003A3AAA"/>
    <w:rsid w:val="003B5002"/>
    <w:rsid w:val="003B7E04"/>
    <w:rsid w:val="003C70A6"/>
    <w:rsid w:val="00417E7B"/>
    <w:rsid w:val="004215D4"/>
    <w:rsid w:val="00422258"/>
    <w:rsid w:val="00425151"/>
    <w:rsid w:val="00434116"/>
    <w:rsid w:val="00442CD0"/>
    <w:rsid w:val="0045332D"/>
    <w:rsid w:val="004860C5"/>
    <w:rsid w:val="004900D4"/>
    <w:rsid w:val="004A0652"/>
    <w:rsid w:val="004B3FF0"/>
    <w:rsid w:val="004B7B51"/>
    <w:rsid w:val="004C7C54"/>
    <w:rsid w:val="004D109F"/>
    <w:rsid w:val="004E29B3"/>
    <w:rsid w:val="004E5556"/>
    <w:rsid w:val="004E6CDE"/>
    <w:rsid w:val="00511E17"/>
    <w:rsid w:val="00541A40"/>
    <w:rsid w:val="005727FA"/>
    <w:rsid w:val="00574337"/>
    <w:rsid w:val="00583F24"/>
    <w:rsid w:val="0059042E"/>
    <w:rsid w:val="00590D07"/>
    <w:rsid w:val="005952C2"/>
    <w:rsid w:val="00595B82"/>
    <w:rsid w:val="005A0D64"/>
    <w:rsid w:val="005B293C"/>
    <w:rsid w:val="005B5C67"/>
    <w:rsid w:val="005B7894"/>
    <w:rsid w:val="005C067A"/>
    <w:rsid w:val="005C0C65"/>
    <w:rsid w:val="005C70F4"/>
    <w:rsid w:val="005E019F"/>
    <w:rsid w:val="00620896"/>
    <w:rsid w:val="00624E3A"/>
    <w:rsid w:val="00626DFC"/>
    <w:rsid w:val="006348EB"/>
    <w:rsid w:val="006349C1"/>
    <w:rsid w:val="00646387"/>
    <w:rsid w:val="006511AB"/>
    <w:rsid w:val="00656C40"/>
    <w:rsid w:val="0067161B"/>
    <w:rsid w:val="00671FF1"/>
    <w:rsid w:val="00691C75"/>
    <w:rsid w:val="00693254"/>
    <w:rsid w:val="006C6F69"/>
    <w:rsid w:val="006D0098"/>
    <w:rsid w:val="006D067A"/>
    <w:rsid w:val="006E774A"/>
    <w:rsid w:val="00721735"/>
    <w:rsid w:val="0072243F"/>
    <w:rsid w:val="00725672"/>
    <w:rsid w:val="00740F6D"/>
    <w:rsid w:val="00742126"/>
    <w:rsid w:val="00751145"/>
    <w:rsid w:val="00756E73"/>
    <w:rsid w:val="00766274"/>
    <w:rsid w:val="00770080"/>
    <w:rsid w:val="00783236"/>
    <w:rsid w:val="00784D58"/>
    <w:rsid w:val="00796EC5"/>
    <w:rsid w:val="007B1008"/>
    <w:rsid w:val="007B4C48"/>
    <w:rsid w:val="007B7860"/>
    <w:rsid w:val="007C5419"/>
    <w:rsid w:val="007D3CEE"/>
    <w:rsid w:val="007D3D8C"/>
    <w:rsid w:val="007F7EED"/>
    <w:rsid w:val="00803FD2"/>
    <w:rsid w:val="00806BFC"/>
    <w:rsid w:val="008103CD"/>
    <w:rsid w:val="00813FCE"/>
    <w:rsid w:val="00816C77"/>
    <w:rsid w:val="008535EB"/>
    <w:rsid w:val="008541CB"/>
    <w:rsid w:val="008728B3"/>
    <w:rsid w:val="0087352A"/>
    <w:rsid w:val="008C3B4A"/>
    <w:rsid w:val="008D1A43"/>
    <w:rsid w:val="008D6863"/>
    <w:rsid w:val="008F4346"/>
    <w:rsid w:val="00907788"/>
    <w:rsid w:val="00923A73"/>
    <w:rsid w:val="00923E14"/>
    <w:rsid w:val="00931B66"/>
    <w:rsid w:val="00942811"/>
    <w:rsid w:val="009654A9"/>
    <w:rsid w:val="00977D79"/>
    <w:rsid w:val="009834D1"/>
    <w:rsid w:val="009840E7"/>
    <w:rsid w:val="00990BC3"/>
    <w:rsid w:val="009A127E"/>
    <w:rsid w:val="009A2396"/>
    <w:rsid w:val="009A6ECF"/>
    <w:rsid w:val="009B3D1C"/>
    <w:rsid w:val="009C1170"/>
    <w:rsid w:val="009D6954"/>
    <w:rsid w:val="00A23F47"/>
    <w:rsid w:val="00A46AA5"/>
    <w:rsid w:val="00A76F68"/>
    <w:rsid w:val="00A77B67"/>
    <w:rsid w:val="00AC68EB"/>
    <w:rsid w:val="00AF4C8A"/>
    <w:rsid w:val="00B106BB"/>
    <w:rsid w:val="00B1279D"/>
    <w:rsid w:val="00B20FDA"/>
    <w:rsid w:val="00B30D43"/>
    <w:rsid w:val="00B37331"/>
    <w:rsid w:val="00B40718"/>
    <w:rsid w:val="00B55C2A"/>
    <w:rsid w:val="00B731AD"/>
    <w:rsid w:val="00B77755"/>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A4B99"/>
    <w:rsid w:val="00CE14E1"/>
    <w:rsid w:val="00D00271"/>
    <w:rsid w:val="00D22278"/>
    <w:rsid w:val="00D229D5"/>
    <w:rsid w:val="00D27652"/>
    <w:rsid w:val="00D27FC5"/>
    <w:rsid w:val="00D526E8"/>
    <w:rsid w:val="00D83C51"/>
    <w:rsid w:val="00DA2E36"/>
    <w:rsid w:val="00DD3442"/>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14DBD"/>
    <w:rsid w:val="00F23542"/>
    <w:rsid w:val="00F35CF4"/>
    <w:rsid w:val="00F46020"/>
    <w:rsid w:val="00F50111"/>
    <w:rsid w:val="00F50FAA"/>
    <w:rsid w:val="00F54B01"/>
    <w:rsid w:val="00F55C7D"/>
    <w:rsid w:val="00F573F2"/>
    <w:rsid w:val="00F661B2"/>
    <w:rsid w:val="00F674AF"/>
    <w:rsid w:val="00F822AE"/>
    <w:rsid w:val="00F90673"/>
    <w:rsid w:val="00F94CA6"/>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86F2D-A3F1-604F-855C-6D364C72F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53533</Words>
  <Characters>305139</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5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3</cp:revision>
  <dcterms:created xsi:type="dcterms:W3CDTF">2020-02-01T05:04:00Z</dcterms:created>
  <dcterms:modified xsi:type="dcterms:W3CDTF">2020-02-1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